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140E22" w14:textId="482DB01C" w:rsidR="00EF4685" w:rsidRDefault="00EF4685" w:rsidP="00494425">
      <w:pPr>
        <w:tabs>
          <w:tab w:val="left" w:pos="3450"/>
        </w:tabs>
        <w:jc w:val="center"/>
        <w:rPr>
          <w:sz w:val="40"/>
          <w:szCs w:val="40"/>
        </w:rPr>
      </w:pPr>
    </w:p>
    <w:p w14:paraId="1BC9F366" w14:textId="2D8B3FA3" w:rsidR="003A5AC1" w:rsidRDefault="003A5AC1" w:rsidP="00494425">
      <w:pPr>
        <w:tabs>
          <w:tab w:val="left" w:pos="3450"/>
        </w:tabs>
        <w:jc w:val="center"/>
        <w:rPr>
          <w:sz w:val="40"/>
          <w:szCs w:val="40"/>
        </w:rPr>
      </w:pPr>
    </w:p>
    <w:p w14:paraId="521510CD" w14:textId="523DF727" w:rsidR="003A5AC1" w:rsidRPr="003A5AC1" w:rsidRDefault="003A5AC1" w:rsidP="00494425">
      <w:pPr>
        <w:tabs>
          <w:tab w:val="left" w:pos="3450"/>
        </w:tabs>
        <w:jc w:val="center"/>
        <w:rPr>
          <w:noProof/>
          <w:sz w:val="32"/>
          <w:szCs w:val="32"/>
        </w:rPr>
      </w:pPr>
      <w:r w:rsidRPr="003A5AC1">
        <w:rPr>
          <w:sz w:val="52"/>
          <w:szCs w:val="52"/>
        </w:rPr>
        <w:t>Bericht Challenge Steinschlagrisiko</w:t>
      </w:r>
    </w:p>
    <w:p w14:paraId="0767FC73" w14:textId="6C9A8C4F" w:rsidR="00494425" w:rsidRDefault="00494425" w:rsidP="00494425">
      <w:pPr>
        <w:tabs>
          <w:tab w:val="left" w:pos="3450"/>
        </w:tabs>
        <w:jc w:val="center"/>
      </w:pPr>
    </w:p>
    <w:p w14:paraId="366299FC" w14:textId="00059BE7" w:rsidR="00FC0275" w:rsidRDefault="00DB6E10" w:rsidP="00064419">
      <w:pPr>
        <w:tabs>
          <w:tab w:val="left" w:pos="2400"/>
        </w:tabs>
        <w:rPr>
          <w:noProof/>
        </w:rPr>
      </w:pPr>
      <w:r>
        <w:rPr>
          <w:noProof/>
        </w:rPr>
        <w:drawing>
          <wp:anchor distT="0" distB="0" distL="114300" distR="114300" simplePos="0" relativeHeight="251658240" behindDoc="0" locked="0" layoutInCell="1" allowOverlap="1" wp14:anchorId="3050D57C" wp14:editId="1414212E">
            <wp:simplePos x="0" y="0"/>
            <wp:positionH relativeFrom="margin">
              <wp:posOffset>-81915</wp:posOffset>
            </wp:positionH>
            <wp:positionV relativeFrom="paragraph">
              <wp:posOffset>243205</wp:posOffset>
            </wp:positionV>
            <wp:extent cx="6019165" cy="3823970"/>
            <wp:effectExtent l="0" t="0" r="635" b="5080"/>
            <wp:wrapTopAndBottom/>
            <wp:docPr id="3" name="Grafik 3" descr="Ein Bild, das Baum, draußen, Boden, Natu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Baum, draußen, Boden, Natur enthält.&#10;&#10;Automatisch generierte Beschreibung"/>
                    <pic:cNvPicPr/>
                  </pic:nvPicPr>
                  <pic:blipFill rotWithShape="1">
                    <a:blip r:embed="rId8">
                      <a:extLst>
                        <a:ext uri="{28A0092B-C50C-407E-A947-70E740481C1C}">
                          <a14:useLocalDpi xmlns:a14="http://schemas.microsoft.com/office/drawing/2010/main" val="0"/>
                        </a:ext>
                      </a:extLst>
                    </a:blip>
                    <a:srcRect l="11468"/>
                    <a:stretch/>
                  </pic:blipFill>
                  <pic:spPr bwMode="auto">
                    <a:xfrm>
                      <a:off x="0" y="0"/>
                      <a:ext cx="6019165" cy="3823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D0688A" w14:textId="6A57C603" w:rsidR="00FC0275" w:rsidRDefault="00064419" w:rsidP="003A5AC1">
      <w:pPr>
        <w:tabs>
          <w:tab w:val="left" w:pos="2400"/>
        </w:tabs>
      </w:pPr>
      <w:r>
        <w:tab/>
      </w:r>
    </w:p>
    <w:p w14:paraId="5AD7E379" w14:textId="77777777" w:rsidR="003A5AC1" w:rsidRDefault="003A5AC1" w:rsidP="00B07627">
      <w:pPr>
        <w:tabs>
          <w:tab w:val="left" w:pos="3450"/>
        </w:tabs>
      </w:pPr>
    </w:p>
    <w:p w14:paraId="6C9AA00B" w14:textId="24A14B71" w:rsidR="00732098" w:rsidRDefault="00494425" w:rsidP="00B07627">
      <w:pPr>
        <w:tabs>
          <w:tab w:val="left" w:pos="3450"/>
        </w:tabs>
      </w:pPr>
      <w:r>
        <w:t xml:space="preserve">Studenten: Patrick Schürmann, Thomas </w:t>
      </w:r>
      <w:proofErr w:type="spellStart"/>
      <w:r>
        <w:t>Mandelz</w:t>
      </w:r>
      <w:proofErr w:type="spellEnd"/>
      <w:r>
        <w:t xml:space="preserve">, Lukasz </w:t>
      </w:r>
      <w:proofErr w:type="spellStart"/>
      <w:r w:rsidRPr="00494425">
        <w:t>Gothszalk</w:t>
      </w:r>
      <w:proofErr w:type="spellEnd"/>
      <w:r>
        <w:t xml:space="preserve"> und Julia Lobaton</w:t>
      </w:r>
    </w:p>
    <w:p w14:paraId="4F4A7878" w14:textId="77777777" w:rsidR="00A55CFD" w:rsidRDefault="00F8071D" w:rsidP="00B07627">
      <w:pPr>
        <w:tabs>
          <w:tab w:val="left" w:pos="3450"/>
        </w:tabs>
      </w:pPr>
      <w:r>
        <w:t>Fachexperte</w:t>
      </w:r>
      <w:r w:rsidR="00494425">
        <w:t>: Rocco Custer</w:t>
      </w:r>
    </w:p>
    <w:p w14:paraId="1FBA3D5F" w14:textId="6B2A429D" w:rsidR="00F8071D" w:rsidRDefault="00F8071D" w:rsidP="00B07627">
      <w:pPr>
        <w:tabs>
          <w:tab w:val="left" w:pos="3450"/>
        </w:tabs>
      </w:pPr>
      <w:r>
        <w:t xml:space="preserve">Datum: </w:t>
      </w:r>
    </w:p>
    <w:p w14:paraId="7D0BA84D" w14:textId="1F8F115F" w:rsidR="00B07627" w:rsidRDefault="00B07627"/>
    <w:p w14:paraId="4E9A211C" w14:textId="4454602B" w:rsidR="00494425" w:rsidRDefault="00494425"/>
    <w:p w14:paraId="73FA2DDB" w14:textId="5FBE1B66" w:rsidR="003A5AC1" w:rsidRDefault="003A5AC1"/>
    <w:p w14:paraId="1B2E072D" w14:textId="4FD60B22" w:rsidR="003A5AC1" w:rsidRDefault="003A5AC1"/>
    <w:p w14:paraId="6176039F" w14:textId="0775D6AA" w:rsidR="003A5AC1" w:rsidRDefault="003A5AC1"/>
    <w:p w14:paraId="4EB8DA73" w14:textId="77777777" w:rsidR="003A5AC1" w:rsidRDefault="003A5AC1"/>
    <w:sdt>
      <w:sdtPr>
        <w:rPr>
          <w:rFonts w:asciiTheme="minorHAnsi" w:eastAsiaTheme="minorEastAsia" w:hAnsiTheme="minorHAnsi" w:cstheme="minorBidi"/>
          <w:color w:val="auto"/>
          <w:sz w:val="22"/>
          <w:szCs w:val="22"/>
          <w:lang w:val="de-DE"/>
        </w:rPr>
        <w:id w:val="-1782171772"/>
        <w:docPartObj>
          <w:docPartGallery w:val="Table of Contents"/>
          <w:docPartUnique/>
        </w:docPartObj>
      </w:sdtPr>
      <w:sdtEndPr>
        <w:rPr>
          <w:b/>
          <w:bCs/>
        </w:rPr>
      </w:sdtEndPr>
      <w:sdtContent>
        <w:p w14:paraId="6F608779" w14:textId="77777777" w:rsidR="009253C4" w:rsidRDefault="009253C4">
          <w:pPr>
            <w:pStyle w:val="Inhaltsverzeichnisberschrift"/>
            <w:rPr>
              <w:rFonts w:asciiTheme="minorHAnsi" w:eastAsiaTheme="minorEastAsia" w:hAnsiTheme="minorHAnsi" w:cstheme="minorBidi"/>
              <w:color w:val="auto"/>
              <w:sz w:val="22"/>
              <w:szCs w:val="22"/>
              <w:lang w:val="de-DE"/>
            </w:rPr>
          </w:pPr>
        </w:p>
        <w:p w14:paraId="48D2BE36" w14:textId="52A06C1D" w:rsidR="00494425" w:rsidRDefault="00494425">
          <w:pPr>
            <w:pStyle w:val="Inhaltsverzeichnisberschrift"/>
          </w:pPr>
          <w:r>
            <w:rPr>
              <w:lang w:val="de-DE"/>
            </w:rPr>
            <w:t>Inhaltsverzeichnis</w:t>
          </w:r>
        </w:p>
        <w:p w14:paraId="01CCA7B3" w14:textId="77777777" w:rsidR="009253C4" w:rsidRDefault="009253C4">
          <w:pPr>
            <w:pStyle w:val="Verzeichnis1"/>
            <w:tabs>
              <w:tab w:val="right" w:leader="dot" w:pos="9062"/>
            </w:tabs>
          </w:pPr>
        </w:p>
        <w:p w14:paraId="68044A82" w14:textId="4B2037E7" w:rsidR="004606DC" w:rsidRDefault="00494425">
          <w:pPr>
            <w:pStyle w:val="Verzeichnis1"/>
            <w:tabs>
              <w:tab w:val="right" w:leader="dot" w:pos="9062"/>
            </w:tabs>
            <w:rPr>
              <w:noProof/>
              <w:lang w:eastAsia="de-CH"/>
            </w:rPr>
          </w:pPr>
          <w:r>
            <w:fldChar w:fldCharType="begin"/>
          </w:r>
          <w:r>
            <w:instrText xml:space="preserve"> TOC \o "1-3" \h \z \u </w:instrText>
          </w:r>
          <w:r>
            <w:fldChar w:fldCharType="separate"/>
          </w:r>
          <w:hyperlink w:anchor="_Toc90555193" w:history="1">
            <w:r w:rsidR="004606DC" w:rsidRPr="00C375B8">
              <w:rPr>
                <w:rStyle w:val="Hyperlink"/>
                <w:noProof/>
              </w:rPr>
              <w:t>Aufgabenstellung</w:t>
            </w:r>
            <w:r w:rsidR="004606DC">
              <w:rPr>
                <w:noProof/>
                <w:webHidden/>
              </w:rPr>
              <w:tab/>
            </w:r>
            <w:r w:rsidR="004606DC">
              <w:rPr>
                <w:noProof/>
                <w:webHidden/>
              </w:rPr>
              <w:fldChar w:fldCharType="begin"/>
            </w:r>
            <w:r w:rsidR="004606DC">
              <w:rPr>
                <w:noProof/>
                <w:webHidden/>
              </w:rPr>
              <w:instrText xml:space="preserve"> PAGEREF _Toc90555193 \h </w:instrText>
            </w:r>
            <w:r w:rsidR="004606DC">
              <w:rPr>
                <w:noProof/>
                <w:webHidden/>
              </w:rPr>
            </w:r>
            <w:r w:rsidR="004606DC">
              <w:rPr>
                <w:noProof/>
                <w:webHidden/>
              </w:rPr>
              <w:fldChar w:fldCharType="separate"/>
            </w:r>
            <w:r w:rsidR="004606DC">
              <w:rPr>
                <w:noProof/>
                <w:webHidden/>
              </w:rPr>
              <w:t>3</w:t>
            </w:r>
            <w:r w:rsidR="004606DC">
              <w:rPr>
                <w:noProof/>
                <w:webHidden/>
              </w:rPr>
              <w:fldChar w:fldCharType="end"/>
            </w:r>
          </w:hyperlink>
        </w:p>
        <w:p w14:paraId="07AB5E68" w14:textId="2FD0DCB8" w:rsidR="004606DC" w:rsidRDefault="002668BB">
          <w:pPr>
            <w:pStyle w:val="Verzeichnis1"/>
            <w:tabs>
              <w:tab w:val="right" w:leader="dot" w:pos="9062"/>
            </w:tabs>
            <w:rPr>
              <w:noProof/>
              <w:lang w:eastAsia="de-CH"/>
            </w:rPr>
          </w:pPr>
          <w:hyperlink w:anchor="_Toc90555194" w:history="1">
            <w:r w:rsidR="004606DC" w:rsidRPr="00C375B8">
              <w:rPr>
                <w:rStyle w:val="Hyperlink"/>
                <w:noProof/>
              </w:rPr>
              <w:t>Ausgangslage</w:t>
            </w:r>
            <w:r w:rsidR="004606DC">
              <w:rPr>
                <w:noProof/>
                <w:webHidden/>
              </w:rPr>
              <w:tab/>
            </w:r>
            <w:r w:rsidR="004606DC">
              <w:rPr>
                <w:noProof/>
                <w:webHidden/>
              </w:rPr>
              <w:fldChar w:fldCharType="begin"/>
            </w:r>
            <w:r w:rsidR="004606DC">
              <w:rPr>
                <w:noProof/>
                <w:webHidden/>
              </w:rPr>
              <w:instrText xml:space="preserve"> PAGEREF _Toc90555194 \h </w:instrText>
            </w:r>
            <w:r w:rsidR="004606DC">
              <w:rPr>
                <w:noProof/>
                <w:webHidden/>
              </w:rPr>
            </w:r>
            <w:r w:rsidR="004606DC">
              <w:rPr>
                <w:noProof/>
                <w:webHidden/>
              </w:rPr>
              <w:fldChar w:fldCharType="separate"/>
            </w:r>
            <w:r w:rsidR="004606DC">
              <w:rPr>
                <w:noProof/>
                <w:webHidden/>
              </w:rPr>
              <w:t>3</w:t>
            </w:r>
            <w:r w:rsidR="004606DC">
              <w:rPr>
                <w:noProof/>
                <w:webHidden/>
              </w:rPr>
              <w:fldChar w:fldCharType="end"/>
            </w:r>
          </w:hyperlink>
        </w:p>
        <w:p w14:paraId="545174F3" w14:textId="10826FCA" w:rsidR="004606DC" w:rsidRDefault="002668BB">
          <w:pPr>
            <w:pStyle w:val="Verzeichnis1"/>
            <w:tabs>
              <w:tab w:val="right" w:leader="dot" w:pos="9062"/>
            </w:tabs>
            <w:rPr>
              <w:noProof/>
              <w:lang w:eastAsia="de-CH"/>
            </w:rPr>
          </w:pPr>
          <w:hyperlink w:anchor="_Toc90555195" w:history="1">
            <w:r w:rsidR="004606DC" w:rsidRPr="00C375B8">
              <w:rPr>
                <w:rStyle w:val="Hyperlink"/>
                <w:noProof/>
              </w:rPr>
              <w:t>Grafiken</w:t>
            </w:r>
            <w:r w:rsidR="004606DC">
              <w:rPr>
                <w:noProof/>
                <w:webHidden/>
              </w:rPr>
              <w:tab/>
            </w:r>
            <w:r w:rsidR="004606DC">
              <w:rPr>
                <w:noProof/>
                <w:webHidden/>
              </w:rPr>
              <w:fldChar w:fldCharType="begin"/>
            </w:r>
            <w:r w:rsidR="004606DC">
              <w:rPr>
                <w:noProof/>
                <w:webHidden/>
              </w:rPr>
              <w:instrText xml:space="preserve"> PAGEREF _Toc90555195 \h </w:instrText>
            </w:r>
            <w:r w:rsidR="004606DC">
              <w:rPr>
                <w:noProof/>
                <w:webHidden/>
              </w:rPr>
            </w:r>
            <w:r w:rsidR="004606DC">
              <w:rPr>
                <w:noProof/>
                <w:webHidden/>
              </w:rPr>
              <w:fldChar w:fldCharType="separate"/>
            </w:r>
            <w:r w:rsidR="004606DC">
              <w:rPr>
                <w:noProof/>
                <w:webHidden/>
              </w:rPr>
              <w:t>3</w:t>
            </w:r>
            <w:r w:rsidR="004606DC">
              <w:rPr>
                <w:noProof/>
                <w:webHidden/>
              </w:rPr>
              <w:fldChar w:fldCharType="end"/>
            </w:r>
          </w:hyperlink>
        </w:p>
        <w:p w14:paraId="54007ED2" w14:textId="4C9A993A" w:rsidR="004606DC" w:rsidRDefault="002668BB">
          <w:pPr>
            <w:pStyle w:val="Verzeichnis1"/>
            <w:tabs>
              <w:tab w:val="right" w:leader="dot" w:pos="9062"/>
            </w:tabs>
            <w:rPr>
              <w:noProof/>
              <w:lang w:eastAsia="de-CH"/>
            </w:rPr>
          </w:pPr>
          <w:hyperlink w:anchor="_Toc90555196" w:history="1">
            <w:r w:rsidR="004606DC" w:rsidRPr="00C375B8">
              <w:rPr>
                <w:rStyle w:val="Hyperlink"/>
                <w:noProof/>
              </w:rPr>
              <w:t>Vorgehen und Berechnungen</w:t>
            </w:r>
            <w:r w:rsidR="004606DC">
              <w:rPr>
                <w:noProof/>
                <w:webHidden/>
              </w:rPr>
              <w:tab/>
            </w:r>
            <w:r w:rsidR="004606DC">
              <w:rPr>
                <w:noProof/>
                <w:webHidden/>
              </w:rPr>
              <w:fldChar w:fldCharType="begin"/>
            </w:r>
            <w:r w:rsidR="004606DC">
              <w:rPr>
                <w:noProof/>
                <w:webHidden/>
              </w:rPr>
              <w:instrText xml:space="preserve"> PAGEREF _Toc90555196 \h </w:instrText>
            </w:r>
            <w:r w:rsidR="004606DC">
              <w:rPr>
                <w:noProof/>
                <w:webHidden/>
              </w:rPr>
            </w:r>
            <w:r w:rsidR="004606DC">
              <w:rPr>
                <w:noProof/>
                <w:webHidden/>
              </w:rPr>
              <w:fldChar w:fldCharType="separate"/>
            </w:r>
            <w:r w:rsidR="004606DC">
              <w:rPr>
                <w:noProof/>
                <w:webHidden/>
              </w:rPr>
              <w:t>6</w:t>
            </w:r>
            <w:r w:rsidR="004606DC">
              <w:rPr>
                <w:noProof/>
                <w:webHidden/>
              </w:rPr>
              <w:fldChar w:fldCharType="end"/>
            </w:r>
          </w:hyperlink>
        </w:p>
        <w:p w14:paraId="320E1163" w14:textId="6CAABA71" w:rsidR="004606DC" w:rsidRDefault="002668BB">
          <w:pPr>
            <w:pStyle w:val="Verzeichnis1"/>
            <w:tabs>
              <w:tab w:val="right" w:leader="dot" w:pos="9062"/>
            </w:tabs>
            <w:rPr>
              <w:noProof/>
              <w:lang w:eastAsia="de-CH"/>
            </w:rPr>
          </w:pPr>
          <w:hyperlink w:anchor="_Toc90555197" w:history="1">
            <w:r w:rsidR="004606DC" w:rsidRPr="00C375B8">
              <w:rPr>
                <w:rStyle w:val="Hyperlink"/>
                <w:noProof/>
              </w:rPr>
              <w:t>Empfehlung</w:t>
            </w:r>
            <w:r w:rsidR="004606DC">
              <w:rPr>
                <w:noProof/>
                <w:webHidden/>
              </w:rPr>
              <w:tab/>
            </w:r>
            <w:r w:rsidR="004606DC">
              <w:rPr>
                <w:noProof/>
                <w:webHidden/>
              </w:rPr>
              <w:fldChar w:fldCharType="begin"/>
            </w:r>
            <w:r w:rsidR="004606DC">
              <w:rPr>
                <w:noProof/>
                <w:webHidden/>
              </w:rPr>
              <w:instrText xml:space="preserve"> PAGEREF _Toc90555197 \h </w:instrText>
            </w:r>
            <w:r w:rsidR="004606DC">
              <w:rPr>
                <w:noProof/>
                <w:webHidden/>
              </w:rPr>
            </w:r>
            <w:r w:rsidR="004606DC">
              <w:rPr>
                <w:noProof/>
                <w:webHidden/>
              </w:rPr>
              <w:fldChar w:fldCharType="separate"/>
            </w:r>
            <w:r w:rsidR="004606DC">
              <w:rPr>
                <w:noProof/>
                <w:webHidden/>
              </w:rPr>
              <w:t>7</w:t>
            </w:r>
            <w:r w:rsidR="004606DC">
              <w:rPr>
                <w:noProof/>
                <w:webHidden/>
              </w:rPr>
              <w:fldChar w:fldCharType="end"/>
            </w:r>
          </w:hyperlink>
        </w:p>
        <w:p w14:paraId="60BDC74C" w14:textId="14553E7A" w:rsidR="004606DC" w:rsidRDefault="002668BB">
          <w:pPr>
            <w:pStyle w:val="Verzeichnis1"/>
            <w:tabs>
              <w:tab w:val="right" w:leader="dot" w:pos="9062"/>
            </w:tabs>
            <w:rPr>
              <w:noProof/>
              <w:lang w:eastAsia="de-CH"/>
            </w:rPr>
          </w:pPr>
          <w:hyperlink w:anchor="_Toc90555198" w:history="1">
            <w:r w:rsidR="004606DC" w:rsidRPr="00C375B8">
              <w:rPr>
                <w:rStyle w:val="Hyperlink"/>
                <w:noProof/>
              </w:rPr>
              <w:t>Quellennachweis</w:t>
            </w:r>
            <w:r w:rsidR="004606DC">
              <w:rPr>
                <w:noProof/>
                <w:webHidden/>
              </w:rPr>
              <w:tab/>
            </w:r>
            <w:r w:rsidR="004606DC">
              <w:rPr>
                <w:noProof/>
                <w:webHidden/>
              </w:rPr>
              <w:fldChar w:fldCharType="begin"/>
            </w:r>
            <w:r w:rsidR="004606DC">
              <w:rPr>
                <w:noProof/>
                <w:webHidden/>
              </w:rPr>
              <w:instrText xml:space="preserve"> PAGEREF _Toc90555198 \h </w:instrText>
            </w:r>
            <w:r w:rsidR="004606DC">
              <w:rPr>
                <w:noProof/>
                <w:webHidden/>
              </w:rPr>
            </w:r>
            <w:r w:rsidR="004606DC">
              <w:rPr>
                <w:noProof/>
                <w:webHidden/>
              </w:rPr>
              <w:fldChar w:fldCharType="separate"/>
            </w:r>
            <w:r w:rsidR="004606DC">
              <w:rPr>
                <w:noProof/>
                <w:webHidden/>
              </w:rPr>
              <w:t>8</w:t>
            </w:r>
            <w:r w:rsidR="004606DC">
              <w:rPr>
                <w:noProof/>
                <w:webHidden/>
              </w:rPr>
              <w:fldChar w:fldCharType="end"/>
            </w:r>
          </w:hyperlink>
        </w:p>
        <w:p w14:paraId="57D7F7D4" w14:textId="348437C1" w:rsidR="00494425" w:rsidRDefault="00494425">
          <w:r>
            <w:rPr>
              <w:b/>
              <w:bCs/>
              <w:lang w:val="de-DE"/>
            </w:rPr>
            <w:fldChar w:fldCharType="end"/>
          </w:r>
        </w:p>
      </w:sdtContent>
    </w:sdt>
    <w:p w14:paraId="37CE23ED" w14:textId="7A44FB62" w:rsidR="00B07627" w:rsidRDefault="00B07627"/>
    <w:p w14:paraId="436CD8F6" w14:textId="41CC20AC" w:rsidR="00B07627" w:rsidRDefault="00B07627"/>
    <w:p w14:paraId="4F0E2F04" w14:textId="6E2E7FB2" w:rsidR="00B07627" w:rsidRDefault="00B07627"/>
    <w:p w14:paraId="08E5C84D" w14:textId="0B530F72" w:rsidR="00B07627" w:rsidRDefault="002507E8" w:rsidP="002929F4">
      <w:pPr>
        <w:tabs>
          <w:tab w:val="left" w:pos="1095"/>
        </w:tabs>
      </w:pPr>
      <w:r>
        <w:tab/>
      </w:r>
    </w:p>
    <w:p w14:paraId="679BA0F6" w14:textId="587AEA63" w:rsidR="00B07627" w:rsidRDefault="00B07627"/>
    <w:p w14:paraId="7E7EBCD1" w14:textId="5F1E8A7F" w:rsidR="00B07627" w:rsidRDefault="00B07627"/>
    <w:p w14:paraId="31B40B9F" w14:textId="632E924D" w:rsidR="00B07627" w:rsidRDefault="00B07627"/>
    <w:p w14:paraId="0CAF6F04" w14:textId="4142942A" w:rsidR="00B07627" w:rsidRDefault="00B07627"/>
    <w:p w14:paraId="323AF370" w14:textId="1A99E3E9" w:rsidR="00B07627" w:rsidRDefault="00B07627"/>
    <w:p w14:paraId="1CC91B6B" w14:textId="6A2D8D11" w:rsidR="00B07627" w:rsidRDefault="00B07627"/>
    <w:p w14:paraId="7089C407" w14:textId="70322E3C" w:rsidR="00B07627" w:rsidRDefault="00B07627"/>
    <w:p w14:paraId="5024B100" w14:textId="2AA73AEC" w:rsidR="00B07627" w:rsidRDefault="00B07627"/>
    <w:p w14:paraId="6C8C351E" w14:textId="59DEA161" w:rsidR="00B07627" w:rsidRDefault="00B07627"/>
    <w:p w14:paraId="4CE1EC37" w14:textId="122FDBFD" w:rsidR="00B07627" w:rsidRDefault="00B07627"/>
    <w:p w14:paraId="511742DD" w14:textId="046CFCD8" w:rsidR="00B07627" w:rsidRDefault="00B07627"/>
    <w:p w14:paraId="642C94CD" w14:textId="1D556E5E" w:rsidR="00B07627" w:rsidRDefault="00B07627"/>
    <w:p w14:paraId="7177C338" w14:textId="1A892898" w:rsidR="00B07627" w:rsidRDefault="00B07627"/>
    <w:p w14:paraId="1AE6FC67" w14:textId="2A6DC333" w:rsidR="00B07627" w:rsidRDefault="00B07627"/>
    <w:p w14:paraId="4FE655D1" w14:textId="5277080B" w:rsidR="00B07627" w:rsidRDefault="00B07627"/>
    <w:p w14:paraId="3B7C7506" w14:textId="30A237A7" w:rsidR="00B07627" w:rsidRDefault="00B07627"/>
    <w:p w14:paraId="5A3DDEA7" w14:textId="77777777" w:rsidR="00B07627" w:rsidRDefault="00B07627"/>
    <w:p w14:paraId="43003F5A" w14:textId="19DB3B1C" w:rsidR="00B07627" w:rsidRDefault="00794882" w:rsidP="00794882">
      <w:pPr>
        <w:tabs>
          <w:tab w:val="left" w:pos="1640"/>
        </w:tabs>
      </w:pPr>
      <w:r>
        <w:tab/>
      </w:r>
    </w:p>
    <w:p w14:paraId="27C92755" w14:textId="6AF69E80" w:rsidR="00B07627" w:rsidRDefault="00B07627"/>
    <w:p w14:paraId="0F748E02" w14:textId="77777777" w:rsidR="00C54537" w:rsidRDefault="00C54537" w:rsidP="00494425">
      <w:pPr>
        <w:pStyle w:val="berschrift1"/>
      </w:pPr>
    </w:p>
    <w:p w14:paraId="0BE83ADA" w14:textId="49925FDD" w:rsidR="00494425" w:rsidRDefault="00494425" w:rsidP="00494425">
      <w:pPr>
        <w:pStyle w:val="berschrift1"/>
      </w:pPr>
      <w:bookmarkStart w:id="0" w:name="_Toc90555193"/>
      <w:r w:rsidRPr="00494425">
        <w:t>Aufgabenstellung</w:t>
      </w:r>
      <w:bookmarkEnd w:id="0"/>
      <w:r w:rsidRPr="00494425">
        <w:t xml:space="preserve"> </w:t>
      </w:r>
    </w:p>
    <w:p w14:paraId="31FA09F8" w14:textId="3C328AB0" w:rsidR="00731284" w:rsidRDefault="00731284" w:rsidP="00494425">
      <w:pPr>
        <w:pStyle w:val="StandardWeb"/>
        <w:shd w:val="clear" w:color="auto" w:fill="FFFFFF"/>
        <w:spacing w:before="0" w:beforeAutospacing="0" w:after="0" w:afterAutospacing="0"/>
        <w:rPr>
          <w:rFonts w:asciiTheme="minorHAnsi" w:eastAsiaTheme="minorEastAsia" w:hAnsiTheme="minorHAnsi" w:cstheme="minorBidi"/>
          <w:sz w:val="22"/>
          <w:szCs w:val="22"/>
          <w:lang w:eastAsia="en-US"/>
        </w:rPr>
      </w:pPr>
      <w:r>
        <w:rPr>
          <w:rFonts w:asciiTheme="minorHAnsi" w:eastAsiaTheme="minorEastAsia" w:hAnsiTheme="minorHAnsi" w:cstheme="minorBidi"/>
          <w:sz w:val="22"/>
          <w:szCs w:val="22"/>
          <w:lang w:eastAsia="en-US"/>
        </w:rPr>
        <w:t xml:space="preserve">In dieser Challenge ging es darum, die Wahrscheinlichkeit von Todesfällen infolge eines Steinschlages zu berechnen. </w:t>
      </w:r>
      <w:r>
        <w:rPr>
          <w:rFonts w:asciiTheme="minorHAnsi" w:eastAsiaTheme="minorEastAsia" w:hAnsiTheme="minorHAnsi" w:cstheme="minorBidi"/>
          <w:sz w:val="22"/>
          <w:szCs w:val="22"/>
          <w:lang w:eastAsia="en-US"/>
        </w:rPr>
        <w:br/>
      </w:r>
      <w:r w:rsidR="00DA38E8">
        <w:rPr>
          <w:rFonts w:asciiTheme="minorHAnsi" w:eastAsiaTheme="minorEastAsia" w:hAnsiTheme="minorHAnsi" w:cstheme="minorBidi"/>
          <w:sz w:val="22"/>
          <w:szCs w:val="22"/>
          <w:lang w:eastAsia="en-US"/>
        </w:rPr>
        <w:t>Bei</w:t>
      </w:r>
      <w:r>
        <w:rPr>
          <w:rFonts w:asciiTheme="minorHAnsi" w:eastAsiaTheme="minorEastAsia" w:hAnsiTheme="minorHAnsi" w:cstheme="minorBidi"/>
          <w:sz w:val="22"/>
          <w:szCs w:val="22"/>
          <w:lang w:eastAsia="en-US"/>
        </w:rPr>
        <w:t xml:space="preserve"> der betroffenen Strasse handelt es sich um die Kantonsstrasse unterhalb von </w:t>
      </w:r>
      <w:proofErr w:type="spellStart"/>
      <w:r>
        <w:rPr>
          <w:rFonts w:asciiTheme="minorHAnsi" w:eastAsiaTheme="minorEastAsia" w:hAnsiTheme="minorHAnsi" w:cstheme="minorBidi"/>
          <w:sz w:val="22"/>
          <w:szCs w:val="22"/>
          <w:lang w:eastAsia="en-US"/>
        </w:rPr>
        <w:t>Schiers</w:t>
      </w:r>
      <w:proofErr w:type="spellEnd"/>
      <w:r>
        <w:rPr>
          <w:rFonts w:asciiTheme="minorHAnsi" w:eastAsiaTheme="minorEastAsia" w:hAnsiTheme="minorHAnsi" w:cstheme="minorBidi"/>
          <w:sz w:val="22"/>
          <w:szCs w:val="22"/>
          <w:lang w:eastAsia="en-US"/>
        </w:rPr>
        <w:t xml:space="preserve"> im Kanton Graubünden. Der betroffene Strassenabschnitt ist mit Stein</w:t>
      </w:r>
      <w:r w:rsidR="00185590">
        <w:rPr>
          <w:rFonts w:asciiTheme="minorHAnsi" w:eastAsiaTheme="minorEastAsia" w:hAnsiTheme="minorHAnsi" w:cstheme="minorBidi"/>
          <w:sz w:val="22"/>
          <w:szCs w:val="22"/>
          <w:lang w:eastAsia="en-US"/>
        </w:rPr>
        <w:t>auf</w:t>
      </w:r>
      <w:r>
        <w:rPr>
          <w:rFonts w:asciiTheme="minorHAnsi" w:eastAsiaTheme="minorEastAsia" w:hAnsiTheme="minorHAnsi" w:cstheme="minorBidi"/>
          <w:sz w:val="22"/>
          <w:szCs w:val="22"/>
          <w:lang w:eastAsia="en-US"/>
        </w:rPr>
        <w:t xml:space="preserve">fangnetzen gesichert. Diese sind jedoch schon älter und können die </w:t>
      </w:r>
      <w:r w:rsidR="009734E0">
        <w:rPr>
          <w:rFonts w:asciiTheme="minorHAnsi" w:eastAsiaTheme="minorEastAsia" w:hAnsiTheme="minorHAnsi" w:cstheme="minorBidi"/>
          <w:sz w:val="22"/>
          <w:szCs w:val="22"/>
          <w:lang w:eastAsia="en-US"/>
        </w:rPr>
        <w:t>be</w:t>
      </w:r>
      <w:r>
        <w:rPr>
          <w:rFonts w:asciiTheme="minorHAnsi" w:eastAsiaTheme="minorEastAsia" w:hAnsiTheme="minorHAnsi" w:cstheme="minorBidi"/>
          <w:sz w:val="22"/>
          <w:szCs w:val="22"/>
          <w:lang w:eastAsia="en-US"/>
        </w:rPr>
        <w:t>nötig</w:t>
      </w:r>
      <w:r w:rsidR="009734E0">
        <w:rPr>
          <w:rFonts w:asciiTheme="minorHAnsi" w:eastAsiaTheme="minorEastAsia" w:hAnsiTheme="minorHAnsi" w:cstheme="minorBidi"/>
          <w:sz w:val="22"/>
          <w:szCs w:val="22"/>
          <w:lang w:eastAsia="en-US"/>
        </w:rPr>
        <w:t>t</w:t>
      </w:r>
      <w:r>
        <w:rPr>
          <w:rFonts w:asciiTheme="minorHAnsi" w:eastAsiaTheme="minorEastAsia" w:hAnsiTheme="minorHAnsi" w:cstheme="minorBidi"/>
          <w:sz w:val="22"/>
          <w:szCs w:val="22"/>
          <w:lang w:eastAsia="en-US"/>
        </w:rPr>
        <w:t>e Sicherheit nicht mehr gewähren</w:t>
      </w:r>
      <w:r w:rsidR="009734E0">
        <w:rPr>
          <w:rFonts w:asciiTheme="minorHAnsi" w:eastAsiaTheme="minorEastAsia" w:hAnsiTheme="minorHAnsi" w:cstheme="minorBidi"/>
          <w:sz w:val="22"/>
          <w:szCs w:val="22"/>
          <w:lang w:eastAsia="en-US"/>
        </w:rPr>
        <w:t xml:space="preserve"> und müssen ersetzt werden</w:t>
      </w:r>
      <w:r>
        <w:rPr>
          <w:rFonts w:asciiTheme="minorHAnsi" w:eastAsiaTheme="minorEastAsia" w:hAnsiTheme="minorHAnsi" w:cstheme="minorBidi"/>
          <w:sz w:val="22"/>
          <w:szCs w:val="22"/>
          <w:lang w:eastAsia="en-US"/>
        </w:rPr>
        <w:t xml:space="preserve">. </w:t>
      </w:r>
      <w:r w:rsidR="00BC2178">
        <w:rPr>
          <w:rFonts w:asciiTheme="minorHAnsi" w:eastAsiaTheme="minorEastAsia" w:hAnsiTheme="minorHAnsi" w:cstheme="minorBidi"/>
          <w:sz w:val="22"/>
          <w:szCs w:val="22"/>
          <w:lang w:eastAsia="en-US"/>
        </w:rPr>
        <w:t>Die Planung für neue Netze hat bereits begonnen. Diese sind aber früh</w:t>
      </w:r>
      <w:r w:rsidR="00771A44">
        <w:rPr>
          <w:rFonts w:asciiTheme="minorHAnsi" w:eastAsiaTheme="minorEastAsia" w:hAnsiTheme="minorHAnsi" w:cstheme="minorBidi"/>
          <w:sz w:val="22"/>
          <w:szCs w:val="22"/>
          <w:lang w:eastAsia="en-US"/>
        </w:rPr>
        <w:t>e</w:t>
      </w:r>
      <w:r w:rsidR="00BC2178">
        <w:rPr>
          <w:rFonts w:asciiTheme="minorHAnsi" w:eastAsiaTheme="minorEastAsia" w:hAnsiTheme="minorHAnsi" w:cstheme="minorBidi"/>
          <w:sz w:val="22"/>
          <w:szCs w:val="22"/>
          <w:lang w:eastAsia="en-US"/>
        </w:rPr>
        <w:t xml:space="preserve">stens in einem Jahr einsatzbereit. </w:t>
      </w:r>
    </w:p>
    <w:p w14:paraId="1B5F2A2B" w14:textId="79FF4931" w:rsidR="00243A32" w:rsidRPr="00494425" w:rsidRDefault="00DB7706" w:rsidP="00494425">
      <w:pPr>
        <w:pStyle w:val="StandardWeb"/>
        <w:shd w:val="clear" w:color="auto" w:fill="FFFFFF"/>
        <w:spacing w:before="0" w:beforeAutospacing="0" w:after="0" w:afterAutospacing="0"/>
        <w:rPr>
          <w:rFonts w:asciiTheme="minorHAnsi" w:eastAsiaTheme="minorEastAsia" w:hAnsiTheme="minorHAnsi" w:cstheme="minorBidi"/>
          <w:sz w:val="22"/>
          <w:szCs w:val="22"/>
          <w:lang w:eastAsia="en-US"/>
        </w:rPr>
      </w:pPr>
      <w:r>
        <w:rPr>
          <w:rFonts w:asciiTheme="minorHAnsi" w:eastAsiaTheme="minorEastAsia" w:hAnsiTheme="minorHAnsi" w:cstheme="minorBidi"/>
          <w:sz w:val="22"/>
          <w:szCs w:val="22"/>
          <w:lang w:eastAsia="en-US"/>
        </w:rPr>
        <w:t xml:space="preserve">In den letzten Monaten wurden mehrere Steinschläge verzeichnet. </w:t>
      </w:r>
      <w:r w:rsidR="00D17B88">
        <w:rPr>
          <w:rFonts w:asciiTheme="minorHAnsi" w:eastAsiaTheme="minorEastAsia" w:hAnsiTheme="minorHAnsi" w:cstheme="minorBidi"/>
          <w:sz w:val="22"/>
          <w:szCs w:val="22"/>
          <w:lang w:eastAsia="en-US"/>
        </w:rPr>
        <w:t xml:space="preserve">Die Gefahr ist gross, dass bei weiteren solchen Ereignissen die Netze </w:t>
      </w:r>
      <w:r w:rsidR="00CD7380">
        <w:rPr>
          <w:rFonts w:asciiTheme="minorHAnsi" w:eastAsiaTheme="minorEastAsia" w:hAnsiTheme="minorHAnsi" w:cstheme="minorBidi"/>
          <w:sz w:val="22"/>
          <w:szCs w:val="22"/>
          <w:lang w:eastAsia="en-US"/>
        </w:rPr>
        <w:t>kaputt</w:t>
      </w:r>
      <w:r w:rsidR="00D17B88">
        <w:rPr>
          <w:rFonts w:asciiTheme="minorHAnsi" w:eastAsiaTheme="minorEastAsia" w:hAnsiTheme="minorHAnsi" w:cstheme="minorBidi"/>
          <w:sz w:val="22"/>
          <w:szCs w:val="22"/>
          <w:lang w:eastAsia="en-US"/>
        </w:rPr>
        <w:t xml:space="preserve"> gehen und die </w:t>
      </w:r>
      <w:r w:rsidR="00CD7380">
        <w:rPr>
          <w:rFonts w:asciiTheme="minorHAnsi" w:eastAsiaTheme="minorEastAsia" w:hAnsiTheme="minorHAnsi" w:cstheme="minorBidi"/>
          <w:sz w:val="22"/>
          <w:szCs w:val="22"/>
          <w:lang w:eastAsia="en-US"/>
        </w:rPr>
        <w:t xml:space="preserve">Verkehrsteilnehmer einem grossen Risiko ausgesetzt sind. </w:t>
      </w:r>
    </w:p>
    <w:p w14:paraId="107E098C" w14:textId="36E25E55" w:rsidR="00494425" w:rsidRPr="00BE126B" w:rsidRDefault="009A2EBF" w:rsidP="00494425">
      <w:r>
        <w:t xml:space="preserve">Wir wurden vom Kantonsingenieur beauftragt, </w:t>
      </w:r>
      <w:r w:rsidR="00F97469">
        <w:t>mit den vorhandenen Daten, die Wahrscheinlichkeit eines Todesfalls zu berechnen</w:t>
      </w:r>
      <w:r w:rsidR="001F7202">
        <w:t xml:space="preserve">. Die Strasse kann </w:t>
      </w:r>
      <w:r w:rsidR="00961B06">
        <w:t>offenbleiben</w:t>
      </w:r>
      <w:r w:rsidR="001F7202">
        <w:t xml:space="preserve">, sofern die </w:t>
      </w:r>
      <w:r w:rsidR="00961B06">
        <w:t>Wahrscheinlichkeit</w:t>
      </w:r>
      <w:r w:rsidR="001F7202">
        <w:t xml:space="preserve"> </w:t>
      </w:r>
      <w:r w:rsidR="00B82C9B">
        <w:t>von Todesfällen infolge eines Steinschlags kleiner als 10</w:t>
      </w:r>
      <w:r w:rsidR="00BE126B">
        <w:rPr>
          <w:vertAlign w:val="superscript"/>
        </w:rPr>
        <w:t>-</w:t>
      </w:r>
      <w:proofErr w:type="gramStart"/>
      <w:r w:rsidR="00BE126B">
        <w:rPr>
          <w:vertAlign w:val="superscript"/>
        </w:rPr>
        <w:t xml:space="preserve">4  </w:t>
      </w:r>
      <w:r w:rsidR="00961B06">
        <w:t>ist</w:t>
      </w:r>
      <w:proofErr w:type="gramEnd"/>
      <w:r w:rsidR="00BE126B">
        <w:t>.</w:t>
      </w:r>
    </w:p>
    <w:p w14:paraId="28A17B76" w14:textId="31AE1C21" w:rsidR="00F847D9" w:rsidRDefault="00BE6B3D" w:rsidP="00350F75">
      <w:pPr>
        <w:pStyle w:val="berschrift1"/>
      </w:pPr>
      <w:r>
        <w:br/>
      </w:r>
      <w:bookmarkStart w:id="1" w:name="_Toc90555194"/>
      <w:r w:rsidR="00494425">
        <w:t>Ausgangslage</w:t>
      </w:r>
      <w:bookmarkEnd w:id="1"/>
    </w:p>
    <w:p w14:paraId="428464D8" w14:textId="3C6F84A8" w:rsidR="003664D5" w:rsidRDefault="0078263F" w:rsidP="00731284">
      <w:r>
        <w:t xml:space="preserve">Für die Planung der neuen Sicherheitsnetze wurden über drei Monate die Daten der Steinschlagereignisse </w:t>
      </w:r>
      <w:r w:rsidR="00161C77">
        <w:t xml:space="preserve">von einem </w:t>
      </w:r>
      <w:r w:rsidR="009D15F0">
        <w:t>sehr präzisen Radar</w:t>
      </w:r>
      <w:r w:rsidR="00DD0371">
        <w:t xml:space="preserve"> </w:t>
      </w:r>
      <w:r w:rsidR="004B3DB9">
        <w:t xml:space="preserve">gemessen </w:t>
      </w:r>
      <w:r w:rsidR="00DD0371">
        <w:t xml:space="preserve">und </w:t>
      </w:r>
      <w:r w:rsidR="004B3DB9">
        <w:t>von einem Experten geschätzt</w:t>
      </w:r>
      <w:r>
        <w:t>.</w:t>
      </w:r>
      <w:r w:rsidR="00470373">
        <w:t xml:space="preserve"> Es wurden Steingeschwindigkeit, Steinmasse</w:t>
      </w:r>
      <w:r w:rsidR="0018755C">
        <w:t xml:space="preserve"> und Zeitpunkt registriert. </w:t>
      </w:r>
      <w:r w:rsidR="00036376">
        <w:br/>
      </w:r>
      <w:r w:rsidR="008E7623">
        <w:t xml:space="preserve">Gemäss </w:t>
      </w:r>
      <w:r w:rsidR="003F7D68">
        <w:t xml:space="preserve">einer Einschätzung des </w:t>
      </w:r>
      <w:r w:rsidR="008E7623">
        <w:t>beauftragten Ingenieurbüro</w:t>
      </w:r>
      <w:r w:rsidR="003F7D68">
        <w:t>s</w:t>
      </w:r>
      <w:r w:rsidR="00D73A83">
        <w:t xml:space="preserve"> </w:t>
      </w:r>
      <w:r w:rsidR="007516F3">
        <w:t>sind</w:t>
      </w:r>
      <w:r w:rsidR="00D73A83">
        <w:t xml:space="preserve"> die Netze bis zu einer Aufprallenergie von 1000 kJ sicher</w:t>
      </w:r>
      <w:r w:rsidR="007516F3">
        <w:t xml:space="preserve">. </w:t>
      </w:r>
      <w:r w:rsidR="008E7623">
        <w:t>Sollte jedoch schon ein Stein mit über 2000</w:t>
      </w:r>
      <w:r w:rsidR="00C77D46">
        <w:t xml:space="preserve"> </w:t>
      </w:r>
      <w:r w:rsidR="008E7623">
        <w:t xml:space="preserve">kg im Netz liegen, </w:t>
      </w:r>
      <w:r w:rsidR="003D700B">
        <w:t>hält das Netz nur noch einen Stein mit einer Aufprallenergie von höchstens 500 kJ.</w:t>
      </w:r>
      <w:r w:rsidR="004D67F9">
        <w:t xml:space="preserve"> </w:t>
      </w:r>
      <w:r w:rsidR="004D67F9">
        <w:br/>
        <w:t xml:space="preserve">Die </w:t>
      </w:r>
      <w:r w:rsidR="0078336E">
        <w:t xml:space="preserve">Steine in den Sicherheitsnetzen werden nach spätestens 24 Stunden entfernt. </w:t>
      </w:r>
      <w:r w:rsidR="0078336E">
        <w:br/>
      </w:r>
      <w:r w:rsidR="007B5F72">
        <w:t>Täglich fahren 1200 Autos auf dieser Strasse</w:t>
      </w:r>
      <w:r w:rsidR="00BB1213">
        <w:t>,</w:t>
      </w:r>
      <w:r w:rsidR="00C833C0">
        <w:t xml:space="preserve"> mit </w:t>
      </w:r>
      <w:r w:rsidR="0022588F">
        <w:t xml:space="preserve">einer </w:t>
      </w:r>
      <w:r w:rsidR="0012615B">
        <w:t xml:space="preserve">erlaubten </w:t>
      </w:r>
      <w:r w:rsidR="0022588F">
        <w:t>Höchstgeschwindigkeit von</w:t>
      </w:r>
      <w:r w:rsidR="00C77D46">
        <w:t xml:space="preserve"> </w:t>
      </w:r>
      <w:r w:rsidR="00C833C0">
        <w:t>60 km</w:t>
      </w:r>
      <w:r w:rsidR="00C77D46">
        <w:t>/</w:t>
      </w:r>
      <w:r w:rsidR="00C833C0">
        <w:t>h</w:t>
      </w:r>
      <w:r w:rsidR="007B5F72">
        <w:t>.</w:t>
      </w:r>
      <w:r w:rsidR="00BB1213">
        <w:t xml:space="preserve"> </w:t>
      </w:r>
      <w:r w:rsidR="00BB1213" w:rsidRPr="00BB1213">
        <w:t xml:space="preserve">Stau wurde auf der Strecke nicht </w:t>
      </w:r>
      <w:r w:rsidR="00C77D46">
        <w:t>beobachtet</w:t>
      </w:r>
      <w:r w:rsidR="001B48A0">
        <w:t>.</w:t>
      </w:r>
    </w:p>
    <w:p w14:paraId="53250F2C" w14:textId="3BCD46BE" w:rsidR="004B661E" w:rsidRPr="004B661E" w:rsidRDefault="003664D5" w:rsidP="004B661E">
      <w:r w:rsidRPr="003664D5">
        <w:t xml:space="preserve">Die Kantonsstrasse ist </w:t>
      </w:r>
      <w:r w:rsidR="00D07AAC">
        <w:t xml:space="preserve">für die Region </w:t>
      </w:r>
      <w:r w:rsidRPr="003664D5">
        <w:t>sehr wichtig</w:t>
      </w:r>
      <w:r w:rsidR="00A614FE">
        <w:t xml:space="preserve"> </w:t>
      </w:r>
      <w:r w:rsidRPr="003664D5">
        <w:t xml:space="preserve">und verbindet </w:t>
      </w:r>
      <w:proofErr w:type="spellStart"/>
      <w:r w:rsidRPr="003664D5">
        <w:t>Schiers</w:t>
      </w:r>
      <w:proofErr w:type="spellEnd"/>
      <w:r w:rsidRPr="003664D5">
        <w:t xml:space="preserve"> mit Landquart</w:t>
      </w:r>
      <w:r w:rsidR="002507E8">
        <w:t xml:space="preserve"> und Davos</w:t>
      </w:r>
      <w:r w:rsidRPr="003664D5">
        <w:t xml:space="preserve">. </w:t>
      </w:r>
      <w:r w:rsidR="002507E8">
        <w:br/>
      </w:r>
      <w:r w:rsidRPr="003664D5">
        <w:t xml:space="preserve">Es ist wichtig, dass die Strasse </w:t>
      </w:r>
      <w:r w:rsidR="00F672B0" w:rsidRPr="003664D5">
        <w:t>offenbleibt</w:t>
      </w:r>
      <w:r w:rsidRPr="003664D5">
        <w:t xml:space="preserve"> und gesichert ist für die Leute. Falls die Strasse gesperrt </w:t>
      </w:r>
      <w:r w:rsidR="00F672B0">
        <w:t>wird</w:t>
      </w:r>
      <w:r w:rsidRPr="003664D5">
        <w:t xml:space="preserve">, </w:t>
      </w:r>
      <w:r w:rsidR="00F672B0">
        <w:t>müssten die Einwohner von</w:t>
      </w:r>
      <w:r w:rsidRPr="003664D5">
        <w:t xml:space="preserve"> </w:t>
      </w:r>
      <w:proofErr w:type="spellStart"/>
      <w:r w:rsidRPr="003664D5">
        <w:t>Schiers</w:t>
      </w:r>
      <w:proofErr w:type="spellEnd"/>
      <w:r w:rsidRPr="003664D5">
        <w:t xml:space="preserve"> und der Umgebung </w:t>
      </w:r>
      <w:r w:rsidR="00BF4C67">
        <w:t xml:space="preserve">einen grossen Umweg </w:t>
      </w:r>
      <w:r w:rsidRPr="003664D5">
        <w:t>fahren</w:t>
      </w:r>
      <w:r w:rsidR="00D47C1C">
        <w:t xml:space="preserve"> für medizinische Hilfe, die Feuerwehr, die Arbeit</w:t>
      </w:r>
      <w:r w:rsidR="00FF1B98">
        <w:t xml:space="preserve">, die Schule oder um ein öffentliches Amt zu erreichen. </w:t>
      </w:r>
    </w:p>
    <w:p w14:paraId="1DE27704" w14:textId="77777777" w:rsidR="0027503C" w:rsidRDefault="0027503C" w:rsidP="0027503C"/>
    <w:p w14:paraId="20CD4F37" w14:textId="635A6506" w:rsidR="00494425" w:rsidRDefault="00494425" w:rsidP="0027503C">
      <w:pPr>
        <w:pStyle w:val="berschrift1"/>
      </w:pPr>
      <w:bookmarkStart w:id="2" w:name="_Toc90555195"/>
      <w:r>
        <w:t>Grafiken</w:t>
      </w:r>
      <w:bookmarkEnd w:id="2"/>
    </w:p>
    <w:p w14:paraId="26E2B115" w14:textId="77777777" w:rsidR="00F072C2" w:rsidRDefault="00F072C2" w:rsidP="00F072C2">
      <w:bookmarkStart w:id="3" w:name="_Hlk90465262"/>
      <w:bookmarkEnd w:id="3"/>
      <w:r>
        <w:t>Bei der Analyse der Verteilung der Masse nach den beiden Ablösungszonen haben wir festgestellt, dass aus der Zone 1 zwar viele Steine mit einem Gewicht von weniger als 1'000 kg runtergefallen sind, es allerding signifikante Ausreisser bis über 3'000 kg gab. Aus der Zone 2 haben sich eher leichtere Steine, mit einer Masse bis max. 500 kg gelöst.</w:t>
      </w:r>
    </w:p>
    <w:p w14:paraId="61B03876" w14:textId="77777777" w:rsidR="00F072C2" w:rsidRDefault="00F072C2" w:rsidP="00F072C2">
      <w:r>
        <w:t xml:space="preserve">Bei der Geschwindigkeit sieht es hingegen umgekehrt aus. Steine aus der Zone 2 sind allesamt schneller uns Netz gefallen. Wir kennen das genaue Profil des Hangs zwar nicht, doch dürfte zu </w:t>
      </w:r>
      <w:r>
        <w:lastRenderedPageBreak/>
        <w:t>erwarten sein, dass schwerere Steine eher rollen resp. häufiger aufspringen und dadurch an Geschwindigkeit verlieren. Es ist auch möglich, dass sich die Zone 2 deutlich höher als Zone 1, liegt.</w:t>
      </w:r>
    </w:p>
    <w:p w14:paraId="75AC09D7" w14:textId="4D29CA57" w:rsidR="00BF677F" w:rsidRPr="00BF677F" w:rsidRDefault="0081054B" w:rsidP="00BF677F">
      <w:r>
        <w:rPr>
          <w:noProof/>
        </w:rPr>
        <w:drawing>
          <wp:inline distT="0" distB="0" distL="0" distR="0" wp14:anchorId="171190BD" wp14:editId="17EA5850">
            <wp:extent cx="2520000" cy="1762759"/>
            <wp:effectExtent l="0" t="0" r="0"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20000" cy="1762759"/>
                    </a:xfrm>
                    <a:prstGeom prst="rect">
                      <a:avLst/>
                    </a:prstGeom>
                    <a:noFill/>
                    <a:ln>
                      <a:noFill/>
                    </a:ln>
                  </pic:spPr>
                </pic:pic>
              </a:graphicData>
            </a:graphic>
          </wp:inline>
        </w:drawing>
      </w:r>
      <w:r w:rsidR="0041573B">
        <w:rPr>
          <w:noProof/>
        </w:rPr>
        <w:drawing>
          <wp:inline distT="0" distB="0" distL="0" distR="0" wp14:anchorId="57444C90" wp14:editId="723A0BCC">
            <wp:extent cx="2441029" cy="1764000"/>
            <wp:effectExtent l="0" t="0" r="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41029" cy="1764000"/>
                    </a:xfrm>
                    <a:prstGeom prst="rect">
                      <a:avLst/>
                    </a:prstGeom>
                    <a:noFill/>
                    <a:ln>
                      <a:noFill/>
                    </a:ln>
                  </pic:spPr>
                </pic:pic>
              </a:graphicData>
            </a:graphic>
          </wp:inline>
        </w:drawing>
      </w:r>
    </w:p>
    <w:p w14:paraId="6BC68404" w14:textId="2096BE4B" w:rsidR="003D2F29" w:rsidRDefault="003D2F29" w:rsidP="003D2F29">
      <w:r>
        <w:t>Die Ana</w:t>
      </w:r>
      <w:r w:rsidR="00E05244">
        <w:t>l</w:t>
      </w:r>
      <w:r>
        <w:t>yse der kinetischen Energie nach Ablösungszonen bestätigt das Bild mit den unterschiedlichen Geschwindigkeiten. Steine aus der Zone 1 fallen mit einer deutlich kleineren kinetischen Energie ins Fangnetz. Bei Zone 2 gab es besonders zwei Ausreisser.</w:t>
      </w:r>
    </w:p>
    <w:p w14:paraId="62722C8A" w14:textId="3AA04EED" w:rsidR="00C2158A" w:rsidRDefault="00BD20F9" w:rsidP="00C2158A">
      <w:r>
        <w:rPr>
          <w:noProof/>
        </w:rPr>
        <w:drawing>
          <wp:inline distT="0" distB="0" distL="0" distR="0" wp14:anchorId="3300A015" wp14:editId="3A0A1222">
            <wp:extent cx="2490717" cy="1764000"/>
            <wp:effectExtent l="0" t="0" r="5080" b="825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90717" cy="1764000"/>
                    </a:xfrm>
                    <a:prstGeom prst="rect">
                      <a:avLst/>
                    </a:prstGeom>
                    <a:noFill/>
                    <a:ln>
                      <a:noFill/>
                    </a:ln>
                  </pic:spPr>
                </pic:pic>
              </a:graphicData>
            </a:graphic>
          </wp:inline>
        </w:drawing>
      </w:r>
    </w:p>
    <w:p w14:paraId="2219EF1B" w14:textId="77777777" w:rsidR="0027503C" w:rsidRDefault="0027503C" w:rsidP="00585B0D"/>
    <w:p w14:paraId="51ACCC17" w14:textId="0DF47985" w:rsidR="00585B0D" w:rsidRDefault="00585B0D" w:rsidP="00585B0D">
      <w:r>
        <w:t xml:space="preserve">Bei der Analyse der Anzahl Steine nach Uhrzeit ist keine klare </w:t>
      </w:r>
      <w:r w:rsidR="00E05244">
        <w:t xml:space="preserve">Verteilung </w:t>
      </w:r>
      <w:r>
        <w:t xml:space="preserve">ersichtlich. Zwar gibt es ab 8 Uhr ein paar Stunden mit überdurchschnittlich vielen Steinen pro Stunde, doch ist der Durchschnitt nur geringfügig höher als in der Nacht. </w:t>
      </w:r>
    </w:p>
    <w:p w14:paraId="6D1E6EF0" w14:textId="77777777" w:rsidR="00585B0D" w:rsidRDefault="00585B0D" w:rsidP="00585B0D">
      <w:r>
        <w:t>Wir konnten auch keine nennenswerte Änderung auf Tagesbasis im Verlauf der drei Monate feststellen.</w:t>
      </w:r>
    </w:p>
    <w:p w14:paraId="2FC7E60A" w14:textId="77777777" w:rsidR="006C7D74" w:rsidRDefault="00A35BE6" w:rsidP="006C7D74">
      <w:r>
        <w:rPr>
          <w:noProof/>
        </w:rPr>
        <w:drawing>
          <wp:inline distT="0" distB="0" distL="0" distR="0" wp14:anchorId="1AA4CD55" wp14:editId="3F6601A2">
            <wp:extent cx="2453161" cy="1764000"/>
            <wp:effectExtent l="0" t="0" r="4445"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53161" cy="1764000"/>
                    </a:xfrm>
                    <a:prstGeom prst="rect">
                      <a:avLst/>
                    </a:prstGeom>
                    <a:noFill/>
                    <a:ln>
                      <a:noFill/>
                    </a:ln>
                  </pic:spPr>
                </pic:pic>
              </a:graphicData>
            </a:graphic>
          </wp:inline>
        </w:drawing>
      </w:r>
      <w:r w:rsidR="001D4FBB">
        <w:rPr>
          <w:noProof/>
        </w:rPr>
        <w:drawing>
          <wp:inline distT="0" distB="0" distL="0" distR="0" wp14:anchorId="36A2ACE4" wp14:editId="19CF8577">
            <wp:extent cx="2626964" cy="1764000"/>
            <wp:effectExtent l="0" t="0" r="0" b="825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26964" cy="1764000"/>
                    </a:xfrm>
                    <a:prstGeom prst="rect">
                      <a:avLst/>
                    </a:prstGeom>
                    <a:noFill/>
                    <a:ln>
                      <a:noFill/>
                    </a:ln>
                  </pic:spPr>
                </pic:pic>
              </a:graphicData>
            </a:graphic>
          </wp:inline>
        </w:drawing>
      </w:r>
      <w:r w:rsidR="006C7D74" w:rsidRPr="006C7D74">
        <w:t xml:space="preserve"> </w:t>
      </w:r>
    </w:p>
    <w:p w14:paraId="6D65D975" w14:textId="77777777" w:rsidR="0027503C" w:rsidRDefault="0027503C" w:rsidP="006C7D74"/>
    <w:p w14:paraId="78D58EEE" w14:textId="77777777" w:rsidR="0027503C" w:rsidRDefault="0027503C" w:rsidP="006C7D74"/>
    <w:p w14:paraId="316741F0" w14:textId="77777777" w:rsidR="0027503C" w:rsidRDefault="0027503C" w:rsidP="006C7D74"/>
    <w:p w14:paraId="2C41F84E" w14:textId="76E69032" w:rsidR="006C7D74" w:rsidRDefault="006C7D74" w:rsidP="006C7D74">
      <w:r>
        <w:lastRenderedPageBreak/>
        <w:t>Das</w:t>
      </w:r>
      <w:r w:rsidR="00BC39F5">
        <w:t xml:space="preserve">selbe </w:t>
      </w:r>
      <w:r>
        <w:t>gilt für die summierte Energie pro Tag.</w:t>
      </w:r>
    </w:p>
    <w:p w14:paraId="79DF9CC7" w14:textId="3AD16F19" w:rsidR="006C7D74" w:rsidRDefault="006C7D74" w:rsidP="006C7D74">
      <w:r>
        <w:t>Bei der summierten Masse pro Tag wird auch ersichtlich, wie es einzelne Tage gibt, an denen grössere Massen ins Netz runtergefallen sind. Doch lässt sich daraus optisch keine Regelmässigkeit erkennen.</w:t>
      </w:r>
    </w:p>
    <w:p w14:paraId="0F9FEFAC" w14:textId="2636D923" w:rsidR="00613475" w:rsidRDefault="00E037EF" w:rsidP="006C7D74">
      <w:r>
        <w:rPr>
          <w:noProof/>
        </w:rPr>
        <w:drawing>
          <wp:inline distT="0" distB="0" distL="0" distR="0" wp14:anchorId="067DD4EB" wp14:editId="245DE542">
            <wp:extent cx="2639654" cy="1764000"/>
            <wp:effectExtent l="0" t="0" r="8890" b="825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39654" cy="1764000"/>
                    </a:xfrm>
                    <a:prstGeom prst="rect">
                      <a:avLst/>
                    </a:prstGeom>
                    <a:noFill/>
                    <a:ln>
                      <a:noFill/>
                    </a:ln>
                  </pic:spPr>
                </pic:pic>
              </a:graphicData>
            </a:graphic>
          </wp:inline>
        </w:drawing>
      </w:r>
      <w:r w:rsidR="004B7DB4">
        <w:rPr>
          <w:noProof/>
        </w:rPr>
        <w:drawing>
          <wp:inline distT="0" distB="0" distL="0" distR="0" wp14:anchorId="2134CF96" wp14:editId="020C65FE">
            <wp:extent cx="2684072" cy="1764000"/>
            <wp:effectExtent l="0" t="0" r="0" b="825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84072" cy="1764000"/>
                    </a:xfrm>
                    <a:prstGeom prst="rect">
                      <a:avLst/>
                    </a:prstGeom>
                    <a:noFill/>
                    <a:ln>
                      <a:noFill/>
                    </a:ln>
                  </pic:spPr>
                </pic:pic>
              </a:graphicData>
            </a:graphic>
          </wp:inline>
        </w:drawing>
      </w:r>
    </w:p>
    <w:p w14:paraId="5B680F2B" w14:textId="128E7356" w:rsidR="00C2158A" w:rsidRDefault="00C2158A" w:rsidP="00C2158A"/>
    <w:p w14:paraId="5725E052" w14:textId="77777777" w:rsidR="00A6694E" w:rsidRDefault="00A6694E" w:rsidP="00A6694E">
      <w:r>
        <w:t>Für die Monte Carlo Simulation wichtig war die Überprüfung der Verteilungen der Massen, Geschwindigkeiten und Zeitabstände pro Zone.</w:t>
      </w:r>
    </w:p>
    <w:p w14:paraId="465183DA" w14:textId="77777777" w:rsidR="00D97CBF" w:rsidRDefault="00D97CBF" w:rsidP="00D97CBF"/>
    <w:p w14:paraId="403C14B1" w14:textId="77777777" w:rsidR="00D97CBF" w:rsidRDefault="00D97CBF" w:rsidP="00D97CBF">
      <w:r>
        <w:t>Verteilung der Massen in kg:</w:t>
      </w:r>
    </w:p>
    <w:p w14:paraId="1B287714" w14:textId="244D79DC" w:rsidR="00C2158A" w:rsidRDefault="0008032F" w:rsidP="00C2158A">
      <w:r>
        <w:rPr>
          <w:noProof/>
        </w:rPr>
        <w:drawing>
          <wp:inline distT="0" distB="0" distL="0" distR="0" wp14:anchorId="3ED91210" wp14:editId="2896B772">
            <wp:extent cx="2423279" cy="1764000"/>
            <wp:effectExtent l="0" t="0" r="0" b="825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23279" cy="1764000"/>
                    </a:xfrm>
                    <a:prstGeom prst="rect">
                      <a:avLst/>
                    </a:prstGeom>
                    <a:noFill/>
                    <a:ln>
                      <a:noFill/>
                    </a:ln>
                  </pic:spPr>
                </pic:pic>
              </a:graphicData>
            </a:graphic>
          </wp:inline>
        </w:drawing>
      </w:r>
      <w:r w:rsidR="00384127">
        <w:rPr>
          <w:noProof/>
        </w:rPr>
        <w:drawing>
          <wp:inline distT="0" distB="0" distL="0" distR="0" wp14:anchorId="4B48B30E" wp14:editId="3F09FA86">
            <wp:extent cx="2423279" cy="1764000"/>
            <wp:effectExtent l="0" t="0" r="0" b="825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23279" cy="1764000"/>
                    </a:xfrm>
                    <a:prstGeom prst="rect">
                      <a:avLst/>
                    </a:prstGeom>
                    <a:noFill/>
                    <a:ln>
                      <a:noFill/>
                    </a:ln>
                  </pic:spPr>
                </pic:pic>
              </a:graphicData>
            </a:graphic>
          </wp:inline>
        </w:drawing>
      </w:r>
    </w:p>
    <w:p w14:paraId="43281E52" w14:textId="75200787" w:rsidR="00C2158A" w:rsidRDefault="00C2158A" w:rsidP="00C2158A"/>
    <w:p w14:paraId="68CDBAC7" w14:textId="02991773" w:rsidR="00C2158A" w:rsidRDefault="00FA29FC" w:rsidP="00C2158A">
      <w:r>
        <w:rPr>
          <w:noProof/>
        </w:rPr>
        <w:drawing>
          <wp:inline distT="0" distB="0" distL="0" distR="0" wp14:anchorId="4E110771" wp14:editId="7E5748CC">
            <wp:extent cx="2423279" cy="1764000"/>
            <wp:effectExtent l="0" t="0" r="0" b="825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23279" cy="1764000"/>
                    </a:xfrm>
                    <a:prstGeom prst="rect">
                      <a:avLst/>
                    </a:prstGeom>
                    <a:noFill/>
                    <a:ln>
                      <a:noFill/>
                    </a:ln>
                  </pic:spPr>
                </pic:pic>
              </a:graphicData>
            </a:graphic>
          </wp:inline>
        </w:drawing>
      </w:r>
      <w:r w:rsidR="003D7158">
        <w:rPr>
          <w:noProof/>
        </w:rPr>
        <w:drawing>
          <wp:inline distT="0" distB="0" distL="0" distR="0" wp14:anchorId="46255B30" wp14:editId="22281410">
            <wp:extent cx="2383621" cy="1764000"/>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83621" cy="1764000"/>
                    </a:xfrm>
                    <a:prstGeom prst="rect">
                      <a:avLst/>
                    </a:prstGeom>
                    <a:noFill/>
                    <a:ln>
                      <a:noFill/>
                    </a:ln>
                  </pic:spPr>
                </pic:pic>
              </a:graphicData>
            </a:graphic>
          </wp:inline>
        </w:drawing>
      </w:r>
    </w:p>
    <w:p w14:paraId="3297E0E6" w14:textId="77777777" w:rsidR="00906BD3" w:rsidRDefault="00906BD3" w:rsidP="00906BD3">
      <w:r>
        <w:t>Verteilung der Zeitabstände in Stunden vor dem nächsten Steinfall:</w:t>
      </w:r>
    </w:p>
    <w:p w14:paraId="46B32DCF" w14:textId="4D1FB22D" w:rsidR="00C2158A" w:rsidRDefault="00A17FA2" w:rsidP="00C2158A">
      <w:r>
        <w:rPr>
          <w:noProof/>
        </w:rPr>
        <w:lastRenderedPageBreak/>
        <w:drawing>
          <wp:inline distT="0" distB="0" distL="0" distR="0" wp14:anchorId="5ED99A1A" wp14:editId="5CF9BF72">
            <wp:extent cx="2421255" cy="1763395"/>
            <wp:effectExtent l="0" t="0" r="0" b="8255"/>
            <wp:docPr id="17" name="Grafik 17"/>
            <wp:cNvGraphicFramePr/>
            <a:graphic xmlns:a="http://schemas.openxmlformats.org/drawingml/2006/main">
              <a:graphicData uri="http://schemas.openxmlformats.org/drawingml/2006/picture">
                <pic:pic xmlns:pic="http://schemas.openxmlformats.org/drawingml/2006/picture">
                  <pic:nvPicPr>
                    <pic:cNvPr id="14" name="Grafik 14"/>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21255" cy="1763395"/>
                    </a:xfrm>
                    <a:prstGeom prst="rect">
                      <a:avLst/>
                    </a:prstGeom>
                    <a:noFill/>
                    <a:ln>
                      <a:noFill/>
                    </a:ln>
                  </pic:spPr>
                </pic:pic>
              </a:graphicData>
            </a:graphic>
          </wp:inline>
        </w:drawing>
      </w:r>
      <w:r w:rsidR="0027503C">
        <w:rPr>
          <w:noProof/>
        </w:rPr>
        <w:drawing>
          <wp:inline distT="0" distB="0" distL="0" distR="0" wp14:anchorId="0C14CD70" wp14:editId="1519FC36">
            <wp:extent cx="2383621" cy="1764000"/>
            <wp:effectExtent l="0" t="0" r="0" b="825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83621" cy="1764000"/>
                    </a:xfrm>
                    <a:prstGeom prst="rect">
                      <a:avLst/>
                    </a:prstGeom>
                    <a:noFill/>
                    <a:ln>
                      <a:noFill/>
                    </a:ln>
                  </pic:spPr>
                </pic:pic>
              </a:graphicData>
            </a:graphic>
          </wp:inline>
        </w:drawing>
      </w:r>
    </w:p>
    <w:p w14:paraId="5AEE6A14" w14:textId="07687363" w:rsidR="00C2158A" w:rsidRDefault="00C2158A" w:rsidP="00C2158A"/>
    <w:p w14:paraId="562DD161" w14:textId="77777777" w:rsidR="00C2158A" w:rsidRPr="00C2158A" w:rsidRDefault="00C2158A" w:rsidP="00C2158A"/>
    <w:p w14:paraId="5586F156" w14:textId="0158389B" w:rsidR="00494425" w:rsidRDefault="00494425" w:rsidP="00494425">
      <w:pPr>
        <w:pStyle w:val="berschrift1"/>
      </w:pPr>
      <w:bookmarkStart w:id="4" w:name="_Toc90555196"/>
      <w:r>
        <w:t>Vorgehen und Berechnungen</w:t>
      </w:r>
      <w:bookmarkEnd w:id="4"/>
    </w:p>
    <w:p w14:paraId="367770EA" w14:textId="7A747D97" w:rsidR="00494425" w:rsidRDefault="00494425" w:rsidP="00494425">
      <w:r>
        <w:t xml:space="preserve">Bei unserem ersten Treffen notierten wir uns, welche Infos und Angaben wir bereits haben. Dabei sind uns einige Fragen und Unklarheiten eingefallen. Diese konnten wir zum Grossteil mit Rocco klären. </w:t>
      </w:r>
      <w:r>
        <w:br/>
        <w:t>Eine Frage, welche uns von Anfang an beschäftigt hat, war ob die Netze rollierend alle 24 Stunden gele</w:t>
      </w:r>
      <w:r w:rsidR="00960851">
        <w:t>e</w:t>
      </w:r>
      <w:r>
        <w:t xml:space="preserve">rt werden oder ob dies zu einem fixen Zeitpunkt einmal am Tag geschieht. Die Antwort auf diese Frage war wichtig für unsere Berechnungen. In unserer Endrechnung haben wir schlussendlich mit einem fixen Zeitpunkt alle 24 Stunden gerechnet. </w:t>
      </w:r>
      <w:r>
        <w:br/>
        <w:t xml:space="preserve">Mit den gegebenen Daten machten wir zuerst </w:t>
      </w:r>
      <w:r w:rsidR="006E07FE">
        <w:t xml:space="preserve">einige </w:t>
      </w:r>
      <w:proofErr w:type="gramStart"/>
      <w:r>
        <w:t>Plots</w:t>
      </w:r>
      <w:proofErr w:type="gramEnd"/>
      <w:r>
        <w:t xml:space="preserve"> um die Daten zu visualisieren.</w:t>
      </w:r>
      <w:r>
        <w:br/>
        <w:t xml:space="preserve">Danach begannen wir mit den Berechnungen. </w:t>
      </w:r>
    </w:p>
    <w:p w14:paraId="1F33881E" w14:textId="77777777" w:rsidR="00494425" w:rsidRDefault="00494425" w:rsidP="00494425">
      <w:pPr>
        <w:rPr>
          <w:lang w:val="de-DE"/>
        </w:rPr>
      </w:pPr>
      <w:r>
        <w:rPr>
          <w:lang w:val="de-DE"/>
        </w:rPr>
        <w:t>Zuerst wurde für jeden gemessenen Stein die kinetische Energie berechnet:</w:t>
      </w:r>
    </w:p>
    <w:p w14:paraId="16F9A8D7" w14:textId="77777777" w:rsidR="00494425" w:rsidRDefault="00494425" w:rsidP="00494425">
      <w:pPr>
        <w:rPr>
          <w:rStyle w:val="mi"/>
          <w:iCs/>
          <w:sz w:val="27"/>
          <w:szCs w:val="27"/>
        </w:rPr>
      </w:pPr>
      <m:oMathPara>
        <m:oMath>
          <m:r>
            <w:rPr>
              <w:rStyle w:val="mi"/>
              <w:rFonts w:ascii="Cambria Math" w:hAnsi="Cambria Math"/>
              <w:sz w:val="27"/>
              <w:szCs w:val="27"/>
            </w:rPr>
            <m:t>E</m:t>
          </m:r>
          <m:r>
            <m:rPr>
              <m:sty m:val="p"/>
            </m:rPr>
            <w:rPr>
              <w:rStyle w:val="mi"/>
              <w:rFonts w:ascii="Cambria Math" w:hAnsi="Cambria Math"/>
              <w:sz w:val="19"/>
              <w:szCs w:val="19"/>
            </w:rPr>
            <m:t>kin</m:t>
          </m:r>
          <m:r>
            <m:rPr>
              <m:sty m:val="p"/>
            </m:rPr>
            <w:rPr>
              <w:rStyle w:val="mo"/>
              <w:rFonts w:ascii="Cambria Math" w:hAnsi="Cambria Math"/>
              <w:sz w:val="27"/>
              <w:szCs w:val="27"/>
            </w:rPr>
            <m:t>=</m:t>
          </m:r>
          <m:f>
            <m:fPr>
              <m:ctrlPr>
                <w:rPr>
                  <w:rFonts w:ascii="Cambria Math" w:hAnsi="Cambria Math"/>
                  <w:sz w:val="19"/>
                  <w:szCs w:val="19"/>
                </w:rPr>
              </m:ctrlPr>
            </m:fPr>
            <m:num>
              <m:r>
                <m:rPr>
                  <m:sty m:val="p"/>
                </m:rPr>
                <w:rPr>
                  <w:rStyle w:val="mn"/>
                  <w:rFonts w:ascii="Cambria Math" w:hAnsi="Cambria Math"/>
                  <w:sz w:val="19"/>
                  <w:szCs w:val="19"/>
                </w:rPr>
                <m:t>1</m:t>
              </m:r>
            </m:num>
            <m:den>
              <m:r>
                <w:rPr>
                  <w:rStyle w:val="mn"/>
                  <w:rFonts w:ascii="Cambria Math" w:hAnsi="Cambria Math"/>
                  <w:sz w:val="19"/>
                  <w:szCs w:val="19"/>
                </w:rPr>
                <m:t>2</m:t>
              </m:r>
            </m:den>
          </m:f>
          <m:r>
            <m:rPr>
              <m:sty m:val="p"/>
            </m:rPr>
            <w:rPr>
              <w:rStyle w:val="mo"/>
              <w:rFonts w:ascii="Cambria Math" w:hAnsi="Cambria Math"/>
              <w:sz w:val="27"/>
              <w:szCs w:val="27"/>
            </w:rPr>
            <m:t>⋅</m:t>
          </m:r>
          <m:r>
            <w:rPr>
              <w:rStyle w:val="mi"/>
              <w:rFonts w:ascii="Cambria Math" w:hAnsi="Cambria Math"/>
              <w:sz w:val="27"/>
              <w:szCs w:val="27"/>
            </w:rPr>
            <m:t>m</m:t>
          </m:r>
          <m:r>
            <m:rPr>
              <m:sty m:val="p"/>
            </m:rPr>
            <w:rPr>
              <w:rStyle w:val="mo"/>
              <w:rFonts w:ascii="Cambria Math" w:hAnsi="Cambria Math"/>
              <w:sz w:val="27"/>
              <w:szCs w:val="27"/>
            </w:rPr>
            <m:t>⋅</m:t>
          </m:r>
          <m:sSup>
            <m:sSupPr>
              <m:ctrlPr>
                <w:rPr>
                  <w:rFonts w:ascii="Cambria Math" w:hAnsi="Cambria Math"/>
                  <w:i/>
                  <w:iCs/>
                  <w:sz w:val="27"/>
                  <w:szCs w:val="27"/>
                </w:rPr>
              </m:ctrlPr>
            </m:sSupPr>
            <m:e>
              <m:r>
                <w:rPr>
                  <w:rStyle w:val="mi"/>
                  <w:rFonts w:ascii="Cambria Math" w:hAnsi="Cambria Math"/>
                  <w:sz w:val="27"/>
                  <w:szCs w:val="27"/>
                </w:rPr>
                <m:t>v</m:t>
              </m:r>
            </m:e>
            <m:sup>
              <m:r>
                <w:rPr>
                  <w:rStyle w:val="mi"/>
                  <w:rFonts w:ascii="Cambria Math" w:hAnsi="Cambria Math"/>
                  <w:sz w:val="27"/>
                  <w:szCs w:val="27"/>
                </w:rPr>
                <m:t>2</m:t>
              </m:r>
            </m:sup>
          </m:sSup>
        </m:oMath>
      </m:oMathPara>
    </w:p>
    <w:p w14:paraId="577D7725" w14:textId="7232402C" w:rsidR="00494425" w:rsidRDefault="00494425" w:rsidP="00494425">
      <w:pPr>
        <w:rPr>
          <w:lang w:val="de-DE"/>
        </w:rPr>
      </w:pPr>
      <w:r>
        <w:rPr>
          <w:lang w:val="de-DE"/>
        </w:rPr>
        <w:t>Weiter haben wir für jeden Stein pro Zone den Zeitabstand zum vorherigen Steinfall berechnet. Dazu wurde eine simple Differenz verwendet.</w:t>
      </w:r>
      <w:r w:rsidR="00934F15">
        <w:rPr>
          <w:lang w:val="de-DE"/>
        </w:rPr>
        <w:t xml:space="preserve"> </w:t>
      </w:r>
      <w:r>
        <w:rPr>
          <w:lang w:val="de-DE"/>
        </w:rPr>
        <w:t>Für die Auswertungen haben wir weiter die rollierende 24-Stunden Masse im Netz berechnet und die Steine anhand ihrer Energie in drei Kategorien unterteilt.</w:t>
      </w:r>
    </w:p>
    <w:p w14:paraId="4A7A6C4B" w14:textId="23FBEEA2" w:rsidR="00494425" w:rsidRDefault="00494425" w:rsidP="00494425">
      <w:pPr>
        <w:rPr>
          <w:lang w:val="de-DE"/>
        </w:rPr>
      </w:pPr>
      <w:r>
        <w:rPr>
          <w:lang w:val="de-DE"/>
        </w:rPr>
        <w:t xml:space="preserve">Im weiteren Schritt haben wir die Verteilung der sechs Variablen überprüft. Dazu haben wir die gängigsten Verteilungen von </w:t>
      </w:r>
      <w:proofErr w:type="spellStart"/>
      <w:r>
        <w:rPr>
          <w:lang w:val="de-DE"/>
        </w:rPr>
        <w:t>Scipy</w:t>
      </w:r>
      <w:proofErr w:type="spellEnd"/>
      <w:r>
        <w:rPr>
          <w:lang w:val="de-DE"/>
        </w:rPr>
        <w:t xml:space="preserve"> verwendet. Die sechs Variablen sind die Masse, Geschwindigkeit und Zeitabstände zwischen den Steinen für beide Zonen.</w:t>
      </w:r>
      <w:r w:rsidR="00BD5EA1">
        <w:rPr>
          <w:lang w:val="de-DE"/>
        </w:rPr>
        <w:t xml:space="preserve"> </w:t>
      </w:r>
      <w:r>
        <w:rPr>
          <w:lang w:val="de-DE"/>
        </w:rPr>
        <w:t xml:space="preserve">Für alle sechs Variablen haben wir eine Monte Carlo Simulation durchgeführt. Die Parameter waren einerseits die zuvor bestimmten Verteilungen und die zu den Daten gehörenden Mittelwerten (plus Standardabweichung </w:t>
      </w:r>
      <w:r w:rsidR="00A13F44">
        <w:t>für die</w:t>
      </w:r>
      <w:r w:rsidR="00A13F44">
        <w:rPr>
          <w:lang w:val="de-DE"/>
        </w:rPr>
        <w:t xml:space="preserve"> </w:t>
      </w:r>
      <w:r>
        <w:rPr>
          <w:lang w:val="de-DE"/>
        </w:rPr>
        <w:t>Normal-Verteilung).</w:t>
      </w:r>
      <w:r w:rsidR="00C12CBF">
        <w:rPr>
          <w:lang w:val="de-DE"/>
        </w:rPr>
        <w:t xml:space="preserve"> </w:t>
      </w:r>
      <w:r w:rsidR="00C12CBF">
        <w:t xml:space="preserve">Für die </w:t>
      </w:r>
      <w:r w:rsidR="00C12CBF">
        <w:rPr>
          <w:lang w:val="de-DE"/>
        </w:rPr>
        <w:t>simulierten Steinen konnten wir anhand der Masse und Geschwindigkeit</w:t>
      </w:r>
      <w:r w:rsidR="00C12CBF">
        <w:t xml:space="preserve"> mittels</w:t>
      </w:r>
      <w:r w:rsidR="00C12CBF">
        <w:rPr>
          <w:lang w:val="de-DE"/>
        </w:rPr>
        <w:t xml:space="preserve"> der obengenannten Formel die kinetische Energie berechnen.</w:t>
      </w:r>
    </w:p>
    <w:p w14:paraId="74970CDD" w14:textId="6527CD59" w:rsidR="00494425" w:rsidRDefault="00494425" w:rsidP="00494425">
      <w:pPr>
        <w:rPr>
          <w:lang w:val="de-DE"/>
        </w:rPr>
      </w:pPr>
      <w:r>
        <w:rPr>
          <w:lang w:val="de-DE"/>
        </w:rPr>
        <w:t>Nach diesem Schritt konnten bereits die Steine, die das Netz direkt durchschlagen haben, berechnet werden. Dabei wurde der vorgegebene Richtwert von 1‘000 k</w:t>
      </w:r>
      <w:r w:rsidR="00C052CB">
        <w:t>J</w:t>
      </w:r>
      <w:r>
        <w:rPr>
          <w:lang w:val="de-DE"/>
        </w:rPr>
        <w:t xml:space="preserve"> verwendet.</w:t>
      </w:r>
    </w:p>
    <w:p w14:paraId="1284383F" w14:textId="3A62CB76" w:rsidR="00720D9C" w:rsidRDefault="00494425" w:rsidP="00494425">
      <w:r>
        <w:rPr>
          <w:lang w:val="de-DE"/>
        </w:rPr>
        <w:t xml:space="preserve">Zur Berechnung der Anzahl Steine, die aufgrund des vollen Netzes auf die </w:t>
      </w:r>
      <w:proofErr w:type="spellStart"/>
      <w:r>
        <w:rPr>
          <w:lang w:val="de-DE"/>
        </w:rPr>
        <w:t>Strasse</w:t>
      </w:r>
      <w:proofErr w:type="spellEnd"/>
      <w:r>
        <w:rPr>
          <w:lang w:val="de-DE"/>
        </w:rPr>
        <w:t xml:space="preserve"> fallen, mussten zuerst die simulierten Steine aus beiden Zonen in einen einheitlichen Zeitstrahl gebracht werden. Anhand des Zeitstrahls wurde jeder Tag, an dem </w:t>
      </w:r>
      <w:r w:rsidR="005C75AB">
        <w:t>im</w:t>
      </w:r>
      <w:r>
        <w:rPr>
          <w:lang w:val="de-DE"/>
        </w:rPr>
        <w:t xml:space="preserve"> Netz die kritische Masse von über 2‘000 kg lag, ersichtlich. Ist an diesen Tagen auch ein Stein mit einer Energie von über 500 k</w:t>
      </w:r>
      <w:r w:rsidR="005C75AB">
        <w:t>J</w:t>
      </w:r>
      <w:r>
        <w:rPr>
          <w:lang w:val="de-DE"/>
        </w:rPr>
        <w:t xml:space="preserve"> </w:t>
      </w:r>
      <w:r w:rsidR="005C75AB">
        <w:t>gefallen</w:t>
      </w:r>
      <w:r>
        <w:rPr>
          <w:lang w:val="de-DE"/>
        </w:rPr>
        <w:t xml:space="preserve">, haben wir überprüft, ob dieser Stein das Netz durchbrochen hat. Falls die Masse im Netz bei diesem Stein noch </w:t>
      </w:r>
      <w:r>
        <w:rPr>
          <w:lang w:val="de-DE"/>
        </w:rPr>
        <w:lastRenderedPageBreak/>
        <w:t>zu klein war, wurde kein Netzdurchschlag registriert.</w:t>
      </w:r>
      <w:r w:rsidR="00C12CBF">
        <w:rPr>
          <w:lang w:val="de-DE"/>
        </w:rPr>
        <w:br/>
      </w:r>
      <w:r>
        <w:rPr>
          <w:lang w:val="de-DE"/>
        </w:rPr>
        <w:t xml:space="preserve">Anhand der Berechnung mit direkten Netzdurchschlägen und gerissenen Netzen konnten wir die Wahrscheinlichkeit, </w:t>
      </w:r>
      <w:r w:rsidRPr="00631FE5">
        <w:rPr>
          <w:lang w:val="de-DE"/>
        </w:rPr>
        <w:t xml:space="preserve">dass ein Stein pro Jahr auf der </w:t>
      </w:r>
      <w:proofErr w:type="spellStart"/>
      <w:r w:rsidRPr="00631FE5">
        <w:rPr>
          <w:lang w:val="de-DE"/>
        </w:rPr>
        <w:t>Strasse</w:t>
      </w:r>
      <w:proofErr w:type="spellEnd"/>
      <w:r w:rsidRPr="00631FE5">
        <w:rPr>
          <w:lang w:val="de-DE"/>
        </w:rPr>
        <w:t xml:space="preserve"> landet</w:t>
      </w:r>
      <w:r>
        <w:rPr>
          <w:lang w:val="de-DE"/>
        </w:rPr>
        <w:t>, berechnen. Dazu wurde die Summe der Netzdurchbrüche durch die Anzahl der simulierten Jahr</w:t>
      </w:r>
      <w:r w:rsidR="0083269A">
        <w:t>e</w:t>
      </w:r>
      <w:r>
        <w:rPr>
          <w:lang w:val="de-DE"/>
        </w:rPr>
        <w:t xml:space="preserve"> dividiert.</w:t>
      </w:r>
    </w:p>
    <w:p w14:paraId="5B228B37" w14:textId="05706F4C" w:rsidR="00B8011D" w:rsidRDefault="00537183" w:rsidP="00494425">
      <w:r>
        <w:t xml:space="preserve">Für die Wahrscheinlichkeit, dass </w:t>
      </w:r>
      <w:r w:rsidR="00DE1B39">
        <w:t xml:space="preserve">es ein Auto getroffen wird oder nicht mehr bremsen kann und somit einen Unfall hat, berechneten wir zuerst die Anzahl Autos pro Stunde. </w:t>
      </w:r>
      <w:r w:rsidR="00DC4587">
        <w:br/>
      </w:r>
      <w:r w:rsidR="000947F9">
        <w:t>Als Bremsweg</w:t>
      </w:r>
      <w:r w:rsidR="00FA0911">
        <w:t xml:space="preserve"> </w:t>
      </w:r>
      <w:r w:rsidR="000947F9">
        <w:t>definierten wir 18 Meter</w:t>
      </w:r>
      <w:r w:rsidR="00AB6F0A">
        <w:t xml:space="preserve"> und für die Autolänge 4,5 Meter. </w:t>
      </w:r>
      <w:r w:rsidR="00462379">
        <w:t xml:space="preserve">Diese Zahlen addiert, </w:t>
      </w:r>
      <w:r w:rsidR="001E5F88">
        <w:t>erg</w:t>
      </w:r>
      <w:r w:rsidR="00462379">
        <w:t xml:space="preserve">ab sich somit eine Gefahrenzone von 22,5 Metern. </w:t>
      </w:r>
      <w:r w:rsidR="00662DDA">
        <w:t xml:space="preserve">Die 60 km/h rechneten wir in </w:t>
      </w:r>
      <w:r w:rsidR="00B8011D">
        <w:t>16.66 m/s</w:t>
      </w:r>
      <w:r w:rsidR="00D831EC">
        <w:t xml:space="preserve"> um</w:t>
      </w:r>
      <w:r w:rsidR="00B8011D">
        <w:t>.</w:t>
      </w:r>
      <w:r w:rsidR="00B8011D">
        <w:br/>
      </w:r>
      <w:r w:rsidR="00971A9D">
        <w:t>Anhand von diesen Zahlen</w:t>
      </w:r>
      <w:r w:rsidR="00B8011D">
        <w:t xml:space="preserve"> berechneten wir die Wahrscheinlichkeit </w:t>
      </w:r>
      <w:r w:rsidR="0094620E">
        <w:t xml:space="preserve">pro Tag, </w:t>
      </w:r>
      <w:r w:rsidR="00B8011D">
        <w:t>für ein Auto in der Gefahrenzone zu sein</w:t>
      </w:r>
      <w:r w:rsidR="00547E4E">
        <w:t xml:space="preserve">. </w:t>
      </w:r>
      <w:r w:rsidR="00653195">
        <w:t xml:space="preserve">Wir rechneten mit der Wahrscheinlichkeit, dass ein Steinschlag in 4 von 14 Fällen tödlich endet. </w:t>
      </w:r>
      <w:r w:rsidR="00653195">
        <w:fldChar w:fldCharType="begin"/>
      </w:r>
      <w:r w:rsidR="00653195">
        <w:instrText xml:space="preserve"> ADDIN ZOTERO_ITEM CSL_CITATION {"citationID":"AU3GJvlX","properties":{"formattedCitation":"({\\i{}Gerber-2019-Naturgefahr_Steinschlag_\\uc0\\u8211{}_Erfahrungen_und_Erkenntnisse-(published_version).pdf}, o.\\uc0\\u160{}J.)","plainCitation":"(Gerber-2019-Naturgefahr_Steinschlag_–_Erfahrungen_und_Erkenntnisse-(published_version).pdf, o. J.)","noteIndex":0},"citationItems":[{"id":5,"uris":["http://zotero.org/groups/4440957/items/SKZU7XMG"],"uri":["http://zotero.org/groups/4440957/items/SKZU7XMG"],"itemData":{"id":5,"type":"article","title":"Gerber-2019-Naturgefahr_Steinschlag_–_Erfahrungen_und_Erkenntnisse-(published_version).pdf","URL":"https://www.dora.lib4ri.ch/wsl/islandora/object/wsl%3A19475/datastream/PDF/Gerber-2019-Naturgefahr_Steinschlag_%E2%80%93_Erfahrungen_und_Erkenntnisse-%28published_version%29.pdf","accessed":{"date-parts":[["2021",10,5]]}}}],"schema":"https://github.com/citation-style-language/schema/raw/master/csl-citation.json"} </w:instrText>
      </w:r>
      <w:r w:rsidR="00653195">
        <w:fldChar w:fldCharType="separate"/>
      </w:r>
      <w:r w:rsidR="00653195" w:rsidRPr="004606DC">
        <w:rPr>
          <w:rFonts w:ascii="Calibri" w:hAnsi="Calibri" w:cs="Calibri"/>
          <w:szCs w:val="24"/>
        </w:rPr>
        <w:t>(</w:t>
      </w:r>
      <w:r w:rsidR="00653195" w:rsidRPr="004606DC">
        <w:rPr>
          <w:rFonts w:ascii="Calibri" w:hAnsi="Calibri" w:cs="Calibri"/>
          <w:i/>
          <w:iCs/>
          <w:szCs w:val="24"/>
        </w:rPr>
        <w:t>Gerber-2019-Naturgefahr_Steinschlag_–_Erfahrungen_und_Erkenntnisse-(published_version).pdf</w:t>
      </w:r>
      <w:r w:rsidR="00653195" w:rsidRPr="004606DC">
        <w:rPr>
          <w:rFonts w:ascii="Calibri" w:hAnsi="Calibri" w:cs="Calibri"/>
          <w:szCs w:val="24"/>
        </w:rPr>
        <w:t>, o. J.)</w:t>
      </w:r>
      <w:r w:rsidR="00653195">
        <w:fldChar w:fldCharType="end"/>
      </w:r>
      <w:r w:rsidR="009B4D30">
        <w:t xml:space="preserve">. Den Besetzungsgrad des Autos legten wir auf </w:t>
      </w:r>
      <w:r w:rsidR="008512F4">
        <w:t xml:space="preserve">1.66 Personen fest. </w:t>
      </w:r>
    </w:p>
    <w:p w14:paraId="5407488F" w14:textId="026FAC18" w:rsidR="00494425" w:rsidRPr="00494425" w:rsidRDefault="00494425" w:rsidP="00494425"/>
    <w:p w14:paraId="44D7BC98" w14:textId="24B72B88" w:rsidR="000E7442" w:rsidRDefault="00494425" w:rsidP="002929F4">
      <w:pPr>
        <w:pStyle w:val="berschrift1"/>
        <w:rPr>
          <w:lang w:val="de-DE"/>
        </w:rPr>
      </w:pPr>
      <w:bookmarkStart w:id="5" w:name="_Toc90555197"/>
      <w:r>
        <w:t>Empfehlung</w:t>
      </w:r>
      <w:bookmarkEnd w:id="5"/>
    </w:p>
    <w:p w14:paraId="236AEAF6" w14:textId="77777777" w:rsidR="000E7442" w:rsidRDefault="000E7442" w:rsidP="000E7442">
      <w:pPr>
        <w:rPr>
          <w:lang w:val="de-DE"/>
        </w:rPr>
      </w:pPr>
      <w:r>
        <w:rPr>
          <w:lang w:val="de-DE"/>
        </w:rPr>
        <w:t xml:space="preserve">Anhand der beschriebenen Simulationen der Steinschläge empfehlen wir, die </w:t>
      </w:r>
      <w:proofErr w:type="spellStart"/>
      <w:r>
        <w:rPr>
          <w:lang w:val="de-DE"/>
        </w:rPr>
        <w:t>Strasse</w:t>
      </w:r>
      <w:proofErr w:type="spellEnd"/>
      <w:r>
        <w:rPr>
          <w:lang w:val="de-DE"/>
        </w:rPr>
        <w:t xml:space="preserve"> offen zu belassen. Wir haben berechnet, dass die Sterbewahrscheinlichkeit </w:t>
      </w:r>
      <w:r>
        <w:rPr>
          <w:highlight w:val="yellow"/>
          <w:lang w:val="de-DE"/>
        </w:rPr>
        <w:t>0.000094</w:t>
      </w:r>
      <w:r>
        <w:rPr>
          <w:lang w:val="de-DE"/>
        </w:rPr>
        <w:t xml:space="preserve"> beträgt, was unter dem Grenzwert von 0.0001 liegt. Die Differenz ist zwar nicht </w:t>
      </w:r>
      <w:proofErr w:type="spellStart"/>
      <w:r>
        <w:rPr>
          <w:lang w:val="de-DE"/>
        </w:rPr>
        <w:t>gross</w:t>
      </w:r>
      <w:proofErr w:type="spellEnd"/>
      <w:r>
        <w:rPr>
          <w:lang w:val="de-DE"/>
        </w:rPr>
        <w:t xml:space="preserve">, doch hat sie sich in mehreren Durchläufen bei einer </w:t>
      </w:r>
      <w:proofErr w:type="spellStart"/>
      <w:r>
        <w:rPr>
          <w:lang w:val="de-DE"/>
        </w:rPr>
        <w:t>grossen</w:t>
      </w:r>
      <w:proofErr w:type="spellEnd"/>
      <w:r>
        <w:rPr>
          <w:lang w:val="de-DE"/>
        </w:rPr>
        <w:t xml:space="preserve"> Anzahl simulierter Steinschläge als robust bewiesen.</w:t>
      </w:r>
    </w:p>
    <w:p w14:paraId="57C4ADBE" w14:textId="77777777" w:rsidR="000E7442" w:rsidRDefault="000E7442" w:rsidP="000E7442">
      <w:pPr>
        <w:rPr>
          <w:lang w:val="de-DE"/>
        </w:rPr>
      </w:pPr>
      <w:r>
        <w:rPr>
          <w:lang w:val="de-DE"/>
        </w:rPr>
        <w:t xml:space="preserve">Aus statistischer Sicht nicht notwendig, aber im Interesse der Verkehrsteilnehmenden können weitere </w:t>
      </w:r>
      <w:proofErr w:type="spellStart"/>
      <w:r>
        <w:rPr>
          <w:lang w:val="de-DE"/>
        </w:rPr>
        <w:t>Massnahmen</w:t>
      </w:r>
      <w:proofErr w:type="spellEnd"/>
      <w:r>
        <w:rPr>
          <w:lang w:val="de-DE"/>
        </w:rPr>
        <w:t xml:space="preserve"> sinnvoll sein. So könnte die Reaktionszeit des Unterhaltsteam reduziert werden, mit dem Ziel das Netz in kürzeren Fristen zu leeren. Einfach umsetzbar wäre auch ein Halteverbot auf dem betroffenen </w:t>
      </w:r>
      <w:proofErr w:type="spellStart"/>
      <w:r>
        <w:rPr>
          <w:lang w:val="de-DE"/>
        </w:rPr>
        <w:t>Strassenabschnitt</w:t>
      </w:r>
      <w:proofErr w:type="spellEnd"/>
      <w:r>
        <w:rPr>
          <w:lang w:val="de-DE"/>
        </w:rPr>
        <w:t xml:space="preserve">. In </w:t>
      </w:r>
      <w:hyperlink r:id="rId22" w:history="1">
        <w:r w:rsidRPr="002929F4">
          <w:t>Brienz/</w:t>
        </w:r>
        <w:proofErr w:type="spellStart"/>
        <w:r w:rsidRPr="002929F4">
          <w:t>Brinzauls</w:t>
        </w:r>
        <w:proofErr w:type="spellEnd"/>
        <w:r w:rsidRPr="002929F4">
          <w:t xml:space="preserve"> GR</w:t>
        </w:r>
      </w:hyperlink>
      <w:r>
        <w:rPr>
          <w:lang w:val="de-DE"/>
        </w:rPr>
        <w:t xml:space="preserve"> wurden weiter gute Erfahrungen mit einer Radaranlage, die die </w:t>
      </w:r>
      <w:proofErr w:type="spellStart"/>
      <w:r>
        <w:rPr>
          <w:lang w:val="de-DE"/>
        </w:rPr>
        <w:t>Strasse</w:t>
      </w:r>
      <w:proofErr w:type="spellEnd"/>
      <w:r>
        <w:rPr>
          <w:lang w:val="de-DE"/>
        </w:rPr>
        <w:t xml:space="preserve"> automatisch sperren kann, gemacht. Auf jeden Fall sollten </w:t>
      </w:r>
      <w:hyperlink r:id="rId23" w:history="1">
        <w:r w:rsidRPr="002929F4">
          <w:t>Schafe</w:t>
        </w:r>
      </w:hyperlink>
      <w:r>
        <w:rPr>
          <w:lang w:val="de-DE"/>
        </w:rPr>
        <w:t xml:space="preserve"> der Zugang zu den beiden Abbruchstellen verwehrt werden.</w:t>
      </w:r>
    </w:p>
    <w:p w14:paraId="54F8D8DD" w14:textId="77777777" w:rsidR="00494425" w:rsidRPr="002929F4" w:rsidRDefault="00494425" w:rsidP="00494425">
      <w:pPr>
        <w:rPr>
          <w:lang w:val="de-DE"/>
        </w:rPr>
      </w:pPr>
    </w:p>
    <w:p w14:paraId="74CD6DF7" w14:textId="2042F83E" w:rsidR="00494425" w:rsidRPr="00494425" w:rsidRDefault="00494425" w:rsidP="00494425"/>
    <w:p w14:paraId="0C87380B" w14:textId="20373F56" w:rsidR="00B07627" w:rsidRDefault="00B07627"/>
    <w:p w14:paraId="028595D2" w14:textId="59D14904" w:rsidR="00605542" w:rsidRDefault="00605542"/>
    <w:p w14:paraId="4CEB1358" w14:textId="7151EF3B" w:rsidR="00605542" w:rsidRDefault="00605542"/>
    <w:p w14:paraId="6F53A996" w14:textId="779DC2C5" w:rsidR="00605542" w:rsidRDefault="00605542"/>
    <w:p w14:paraId="7A45F354" w14:textId="6894CFC7" w:rsidR="00605542" w:rsidRDefault="00605542"/>
    <w:p w14:paraId="2FF405A5" w14:textId="6DC7552A" w:rsidR="00605542" w:rsidRDefault="00605542"/>
    <w:p w14:paraId="700BC473" w14:textId="77777777" w:rsidR="00237F87" w:rsidRDefault="00237F87" w:rsidP="00CD5DCD"/>
    <w:p w14:paraId="1F7E54DF" w14:textId="77777777" w:rsidR="00237F87" w:rsidRDefault="00237F87" w:rsidP="00CD5DCD"/>
    <w:p w14:paraId="006B25D9" w14:textId="77777777" w:rsidR="00237F87" w:rsidRDefault="00237F87" w:rsidP="00CD5DCD"/>
    <w:p w14:paraId="1FB8C4C6" w14:textId="77777777" w:rsidR="00C12CBF" w:rsidRDefault="00C12CBF" w:rsidP="003019A8"/>
    <w:p w14:paraId="53632BCB" w14:textId="77777777" w:rsidR="00C12CBF" w:rsidRDefault="00C12CBF" w:rsidP="003019A8"/>
    <w:p w14:paraId="2BDA52F9" w14:textId="77777777" w:rsidR="00C12CBF" w:rsidRDefault="00C12CBF" w:rsidP="003019A8"/>
    <w:p w14:paraId="6E5F30B7" w14:textId="08D71367" w:rsidR="003019A8" w:rsidRDefault="00627E08" w:rsidP="003019A8">
      <w:r>
        <w:t>Noch erledigen:</w:t>
      </w:r>
      <w:r w:rsidR="004F78D1">
        <w:br/>
      </w:r>
      <w:r w:rsidR="009A2637">
        <w:t xml:space="preserve">- </w:t>
      </w:r>
      <w:r w:rsidR="00605542">
        <w:t>Quelle Bild</w:t>
      </w:r>
    </w:p>
    <w:p w14:paraId="182C3F14" w14:textId="2C2C6A09" w:rsidR="00F71728" w:rsidRPr="00CD5DCD" w:rsidRDefault="006914D3" w:rsidP="00237F87">
      <w:r>
        <w:tab/>
      </w:r>
      <w:r w:rsidR="003019A8">
        <w:t>-</w:t>
      </w:r>
      <w:r w:rsidR="003019A8" w:rsidRPr="00CD5DCD">
        <w:t>Vorgehen bei Berechnung Auto Wahrscheinlichkeit</w:t>
      </w:r>
      <w:r w:rsidR="00237F87">
        <w:br/>
      </w:r>
      <w:r w:rsidR="00237F87">
        <w:tab/>
        <w:t>-Quelle Länge des Autos</w:t>
      </w:r>
      <w:r w:rsidR="00237F87">
        <w:br/>
      </w:r>
      <w:r w:rsidR="00237F87">
        <w:tab/>
        <w:t>- Quelle Bremsweg (Notbremsweg)</w:t>
      </w:r>
      <w:r w:rsidR="00F71728">
        <w:br/>
        <w:t xml:space="preserve">   </w:t>
      </w:r>
      <w:r w:rsidR="00F71728">
        <w:tab/>
        <w:t>- Annahmen erwähne-Quelle Besetzungsgrad Auto</w:t>
      </w:r>
    </w:p>
    <w:p w14:paraId="19FE77EF" w14:textId="35C44E7F" w:rsidR="00237F87" w:rsidRDefault="00237F87" w:rsidP="00237F87"/>
    <w:p w14:paraId="7F5F6C6D" w14:textId="34A4B4ED" w:rsidR="00237F87" w:rsidRDefault="00237F87" w:rsidP="003019A8"/>
    <w:p w14:paraId="1C39BEF3" w14:textId="77777777" w:rsidR="003019A8" w:rsidRDefault="003019A8" w:rsidP="00CD5DCD"/>
    <w:p w14:paraId="3050C467" w14:textId="77777777" w:rsidR="004606DC" w:rsidRDefault="004606DC" w:rsidP="004606DC"/>
    <w:p w14:paraId="73A47AE5" w14:textId="77777777" w:rsidR="004606DC" w:rsidRDefault="004606DC" w:rsidP="004606DC"/>
    <w:p w14:paraId="40CD53EB" w14:textId="6DB7423F" w:rsidR="004606DC" w:rsidRDefault="004606DC" w:rsidP="002929F4">
      <w:pPr>
        <w:pStyle w:val="berschrift1"/>
      </w:pPr>
      <w:bookmarkStart w:id="6" w:name="_Toc90555198"/>
      <w:r>
        <w:t>Quellennachweis</w:t>
      </w:r>
      <w:bookmarkEnd w:id="6"/>
    </w:p>
    <w:p w14:paraId="68D6EEE0" w14:textId="080B9E87" w:rsidR="003019A8" w:rsidRDefault="001F78A9">
      <w:r>
        <w:fldChar w:fldCharType="begin"/>
      </w:r>
      <w:r>
        <w:instrText xml:space="preserve"> ADDIN ZOTERO_ITEM CSL_CITATION {"citationID":"muD4Tp3C","properties":{"formattedCitation":"({\\i{}Gerber-2019-Naturgefahr_Steinschlag_\\uc0\\u8211{}_Erfahrungen_und_Erkenntnisse-(published_version).pdf}, o.\\uc0\\u160{}J.)","plainCitation":"(Gerber-2019-Naturgefahr_Steinschlag_–_Erfahrungen_und_Erkenntnisse-(published_version).pdf, o. J.)","noteIndex":0},"citationItems":[{"id":5,"uris":["http://zotero.org/groups/4440957/items/SKZU7XMG"],"uri":["http://zotero.org/groups/4440957/items/SKZU7XMG"],"itemData":{"id":5,"type":"article","title":"Gerber-2019-Naturgefahr_Steinschlag_–_Erfahrungen_und_Erkenntnisse-(published_version).pdf","URL":"https://www.dora.lib4ri.ch/wsl/islandora/object/wsl%3A19475/datastream/PDF/Gerber-2019-Naturgefahr_Steinschlag_%E2%80%93_Erfahrungen_und_Erkenntnisse-%28published_version%29.pdf","accessed":{"date-parts":[["2021",10,5]]}}}],"schema":"https://github.com/citation-style-language/schema/raw/master/csl-citation.json"} </w:instrText>
      </w:r>
      <w:r>
        <w:fldChar w:fldCharType="separate"/>
      </w:r>
      <w:r w:rsidRPr="002929F4">
        <w:t>(Gerber-2019-Naturgefahr_Steinschlag_–_Erfahrungen_und_Erkenntnisse-(published_version).pdf, o. J.)</w:t>
      </w:r>
      <w:r>
        <w:fldChar w:fldCharType="end"/>
      </w:r>
    </w:p>
    <w:p w14:paraId="16157758" w14:textId="1942D9CE" w:rsidR="00B14876" w:rsidRPr="00CD5DCD" w:rsidRDefault="00605542">
      <w:r>
        <w:br/>
      </w:r>
    </w:p>
    <w:p w14:paraId="56F7EB93" w14:textId="77777777" w:rsidR="00CD5DCD" w:rsidRDefault="00CD5DCD" w:rsidP="00CD5DCD">
      <w:pPr>
        <w:pStyle w:val="Listenabsatz"/>
        <w:ind w:left="360"/>
      </w:pPr>
    </w:p>
    <w:sectPr w:rsidR="00CD5DCD" w:rsidSect="001C3F84">
      <w:headerReference w:type="default" r:id="rId24"/>
      <w:footerReference w:type="default" r:id="rId25"/>
      <w:headerReference w:type="first" r:id="rId26"/>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6529BE" w14:textId="77777777" w:rsidR="00A7149A" w:rsidRDefault="00A7149A" w:rsidP="00B07627">
      <w:pPr>
        <w:spacing w:after="0" w:line="240" w:lineRule="auto"/>
      </w:pPr>
      <w:r>
        <w:separator/>
      </w:r>
    </w:p>
  </w:endnote>
  <w:endnote w:type="continuationSeparator" w:id="0">
    <w:p w14:paraId="05BB8EB6" w14:textId="77777777" w:rsidR="00A7149A" w:rsidRDefault="00A7149A" w:rsidP="00B076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C49086" w14:textId="0F48BC36" w:rsidR="00794882" w:rsidRDefault="00794882" w:rsidP="00A55CFD">
    <w:pPr>
      <w:pStyle w:val="Fuzeile"/>
    </w:pPr>
    <w:r>
      <w:t>FHNW Hochschule für Technik</w:t>
    </w:r>
    <w:r w:rsidR="0073235C">
      <w:t xml:space="preserve"> </w:t>
    </w:r>
    <w:r w:rsidR="00BC54B8">
      <w:t>/ Steinschlagrisiko</w:t>
    </w:r>
    <w:r w:rsidR="00A55CFD">
      <w:tab/>
      <w:t xml:space="preserve">                                                                                        </w:t>
    </w:r>
    <w:r w:rsidR="00A55CFD">
      <w:tab/>
    </w:r>
    <w:sdt>
      <w:sdtPr>
        <w:id w:val="-1088070827"/>
        <w:docPartObj>
          <w:docPartGallery w:val="Page Numbers (Bottom of Page)"/>
          <w:docPartUnique/>
        </w:docPartObj>
      </w:sdtPr>
      <w:sdtEndPr/>
      <w:sdtContent>
        <w:r>
          <w:fldChar w:fldCharType="begin"/>
        </w:r>
        <w:r>
          <w:instrText>PAGE   \* MERGEFORMAT</w:instrText>
        </w:r>
        <w:r>
          <w:fldChar w:fldCharType="separate"/>
        </w:r>
        <w:r>
          <w:rPr>
            <w:lang w:val="de-DE"/>
          </w:rPr>
          <w:t>2</w:t>
        </w:r>
        <w:r>
          <w:fldChar w:fldCharType="end"/>
        </w:r>
      </w:sdtContent>
    </w:sdt>
  </w:p>
  <w:p w14:paraId="34A08B79" w14:textId="77777777" w:rsidR="00794882" w:rsidRDefault="0079488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F86AD9" w14:textId="77777777" w:rsidR="00A7149A" w:rsidRDefault="00A7149A" w:rsidP="00B07627">
      <w:pPr>
        <w:spacing w:after="0" w:line="240" w:lineRule="auto"/>
      </w:pPr>
      <w:r>
        <w:separator/>
      </w:r>
    </w:p>
  </w:footnote>
  <w:footnote w:type="continuationSeparator" w:id="0">
    <w:p w14:paraId="35826D20" w14:textId="77777777" w:rsidR="00A7149A" w:rsidRDefault="00A7149A" w:rsidP="00B076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85B034" w14:textId="0256C9D6" w:rsidR="00B07627" w:rsidRPr="00B07627" w:rsidRDefault="00B07627" w:rsidP="00B07627">
    <w:pPr>
      <w:pStyle w:val="Kopfzeile"/>
    </w:pPr>
    <w:r>
      <w:rPr>
        <w:noProof/>
      </w:rPr>
      <w:drawing>
        <wp:inline distT="0" distB="0" distL="0" distR="0" wp14:anchorId="5689B6F6" wp14:editId="7C3CD940">
          <wp:extent cx="2324100" cy="355600"/>
          <wp:effectExtent l="0" t="0" r="0" b="6350"/>
          <wp:docPr id="10" name="Grafik 4" descr="Ein Bild, das Messer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0" name="Grafik 4" descr="Ein Bild, das Messer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8EBC68" w14:textId="1642CBB3" w:rsidR="00C54537" w:rsidRDefault="00C54537">
    <w:pPr>
      <w:pStyle w:val="Kopfzeile"/>
    </w:pPr>
    <w:r>
      <w:rPr>
        <w:noProof/>
      </w:rPr>
      <w:drawing>
        <wp:inline distT="0" distB="0" distL="0" distR="0" wp14:anchorId="1B8D60EE" wp14:editId="19CC4834">
          <wp:extent cx="2324100" cy="355600"/>
          <wp:effectExtent l="0" t="0" r="0" b="6350"/>
          <wp:docPr id="2" name="Grafik 4" descr="Ein Bild, das Messer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0" name="Grafik 4" descr="Ein Bild, das Messer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48454B7B"/>
    <w:multiLevelType w:val="hybridMultilevel"/>
    <w:tmpl w:val="00A6435C"/>
    <w:lvl w:ilvl="0" w:tplc="802CA122">
      <w:numFmt w:val="bullet"/>
      <w:lvlText w:val="-"/>
      <w:lvlJc w:val="left"/>
      <w:pPr>
        <w:ind w:left="360" w:hanging="360"/>
      </w:pPr>
      <w:rPr>
        <w:rFonts w:ascii="Calibri" w:eastAsiaTheme="minorEastAsia" w:hAnsi="Calibri" w:cs="Calibri"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 w15:restartNumberingAfterBreak="0">
    <w:nsid w:val="4B9317D7"/>
    <w:multiLevelType w:val="hybridMultilevel"/>
    <w:tmpl w:val="BEF2F9EA"/>
    <w:lvl w:ilvl="0" w:tplc="F4889286">
      <w:numFmt w:val="bullet"/>
      <w:lvlText w:val="-"/>
      <w:lvlJc w:val="left"/>
      <w:pPr>
        <w:ind w:left="720" w:hanging="360"/>
      </w:pPr>
      <w:rPr>
        <w:rFonts w:ascii="Calibri" w:eastAsiaTheme="minorEastAsia"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2"/>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08"/>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2967"/>
    <w:rsid w:val="00036376"/>
    <w:rsid w:val="00064419"/>
    <w:rsid w:val="00070A0D"/>
    <w:rsid w:val="0008032F"/>
    <w:rsid w:val="000947F9"/>
    <w:rsid w:val="000D0974"/>
    <w:rsid w:val="000D1E9E"/>
    <w:rsid w:val="000E7442"/>
    <w:rsid w:val="000F3537"/>
    <w:rsid w:val="0012615B"/>
    <w:rsid w:val="001511A2"/>
    <w:rsid w:val="00156D10"/>
    <w:rsid w:val="00161C77"/>
    <w:rsid w:val="001675E7"/>
    <w:rsid w:val="00175FC0"/>
    <w:rsid w:val="00185590"/>
    <w:rsid w:val="0018755C"/>
    <w:rsid w:val="001B48A0"/>
    <w:rsid w:val="001C3F84"/>
    <w:rsid w:val="001D4FBB"/>
    <w:rsid w:val="001E5F88"/>
    <w:rsid w:val="001F0565"/>
    <w:rsid w:val="001F7202"/>
    <w:rsid w:val="001F78A9"/>
    <w:rsid w:val="0022588F"/>
    <w:rsid w:val="00237F87"/>
    <w:rsid w:val="00242DCE"/>
    <w:rsid w:val="00243A32"/>
    <w:rsid w:val="002456E8"/>
    <w:rsid w:val="002507E8"/>
    <w:rsid w:val="002668BB"/>
    <w:rsid w:val="0027503C"/>
    <w:rsid w:val="002929F4"/>
    <w:rsid w:val="002A32F8"/>
    <w:rsid w:val="002A7FE7"/>
    <w:rsid w:val="002C76AD"/>
    <w:rsid w:val="002D39E4"/>
    <w:rsid w:val="003006EC"/>
    <w:rsid w:val="003019A8"/>
    <w:rsid w:val="0030246B"/>
    <w:rsid w:val="00302648"/>
    <w:rsid w:val="00305CC9"/>
    <w:rsid w:val="00310CC1"/>
    <w:rsid w:val="00315920"/>
    <w:rsid w:val="00340017"/>
    <w:rsid w:val="0035094E"/>
    <w:rsid w:val="00350F75"/>
    <w:rsid w:val="003664D5"/>
    <w:rsid w:val="00384127"/>
    <w:rsid w:val="003910EA"/>
    <w:rsid w:val="00397967"/>
    <w:rsid w:val="003A5AC1"/>
    <w:rsid w:val="003B6BBE"/>
    <w:rsid w:val="003D2F29"/>
    <w:rsid w:val="003D700B"/>
    <w:rsid w:val="003D7158"/>
    <w:rsid w:val="003E5A45"/>
    <w:rsid w:val="003F7D68"/>
    <w:rsid w:val="00412F7B"/>
    <w:rsid w:val="004135D7"/>
    <w:rsid w:val="0041573B"/>
    <w:rsid w:val="004606DC"/>
    <w:rsid w:val="004615A3"/>
    <w:rsid w:val="00462379"/>
    <w:rsid w:val="00467DB8"/>
    <w:rsid w:val="00470373"/>
    <w:rsid w:val="00494425"/>
    <w:rsid w:val="004B3DB9"/>
    <w:rsid w:val="004B661E"/>
    <w:rsid w:val="004B7DB4"/>
    <w:rsid w:val="004C7558"/>
    <w:rsid w:val="004C7BF0"/>
    <w:rsid w:val="004D67F9"/>
    <w:rsid w:val="004F78D1"/>
    <w:rsid w:val="00501694"/>
    <w:rsid w:val="005171BB"/>
    <w:rsid w:val="0052590C"/>
    <w:rsid w:val="00537183"/>
    <w:rsid w:val="00547E4E"/>
    <w:rsid w:val="0056248B"/>
    <w:rsid w:val="005774E8"/>
    <w:rsid w:val="00585B0D"/>
    <w:rsid w:val="005B35BE"/>
    <w:rsid w:val="005C75AB"/>
    <w:rsid w:val="005E354A"/>
    <w:rsid w:val="00605542"/>
    <w:rsid w:val="00613475"/>
    <w:rsid w:val="0062662B"/>
    <w:rsid w:val="00627E08"/>
    <w:rsid w:val="00631FE5"/>
    <w:rsid w:val="00653195"/>
    <w:rsid w:val="00653B5C"/>
    <w:rsid w:val="00662DDA"/>
    <w:rsid w:val="0067539A"/>
    <w:rsid w:val="00690E31"/>
    <w:rsid w:val="006914D3"/>
    <w:rsid w:val="006B7C79"/>
    <w:rsid w:val="006C7D74"/>
    <w:rsid w:val="006D636F"/>
    <w:rsid w:val="006E07FE"/>
    <w:rsid w:val="006E7DBC"/>
    <w:rsid w:val="006F754F"/>
    <w:rsid w:val="007035FD"/>
    <w:rsid w:val="00714A16"/>
    <w:rsid w:val="00720D9C"/>
    <w:rsid w:val="00731284"/>
    <w:rsid w:val="00732098"/>
    <w:rsid w:val="0073235C"/>
    <w:rsid w:val="00741B6B"/>
    <w:rsid w:val="007516F3"/>
    <w:rsid w:val="00771A44"/>
    <w:rsid w:val="0078263F"/>
    <w:rsid w:val="0078336E"/>
    <w:rsid w:val="00794882"/>
    <w:rsid w:val="007A33A2"/>
    <w:rsid w:val="007A4AAF"/>
    <w:rsid w:val="007B08C2"/>
    <w:rsid w:val="007B5F72"/>
    <w:rsid w:val="007C6A70"/>
    <w:rsid w:val="007D54E1"/>
    <w:rsid w:val="0081054B"/>
    <w:rsid w:val="00823A8B"/>
    <w:rsid w:val="0083269A"/>
    <w:rsid w:val="008512F4"/>
    <w:rsid w:val="008646FC"/>
    <w:rsid w:val="008803FE"/>
    <w:rsid w:val="008D0419"/>
    <w:rsid w:val="008E709B"/>
    <w:rsid w:val="008E7623"/>
    <w:rsid w:val="008F20BD"/>
    <w:rsid w:val="009066CB"/>
    <w:rsid w:val="00906BD3"/>
    <w:rsid w:val="00912967"/>
    <w:rsid w:val="009245E2"/>
    <w:rsid w:val="009253C4"/>
    <w:rsid w:val="009271C7"/>
    <w:rsid w:val="0093235E"/>
    <w:rsid w:val="00934F15"/>
    <w:rsid w:val="0094620E"/>
    <w:rsid w:val="00960851"/>
    <w:rsid w:val="00961B06"/>
    <w:rsid w:val="00971A9D"/>
    <w:rsid w:val="009734E0"/>
    <w:rsid w:val="00975302"/>
    <w:rsid w:val="009A2637"/>
    <w:rsid w:val="009A2EBF"/>
    <w:rsid w:val="009B0755"/>
    <w:rsid w:val="009B4D30"/>
    <w:rsid w:val="009D15F0"/>
    <w:rsid w:val="009E4570"/>
    <w:rsid w:val="009F1B89"/>
    <w:rsid w:val="00A05582"/>
    <w:rsid w:val="00A13F44"/>
    <w:rsid w:val="00A17FA2"/>
    <w:rsid w:val="00A304EC"/>
    <w:rsid w:val="00A35BE6"/>
    <w:rsid w:val="00A37AA9"/>
    <w:rsid w:val="00A37DB8"/>
    <w:rsid w:val="00A4098C"/>
    <w:rsid w:val="00A55CFD"/>
    <w:rsid w:val="00A614FE"/>
    <w:rsid w:val="00A6694E"/>
    <w:rsid w:val="00A7149A"/>
    <w:rsid w:val="00AA1DF9"/>
    <w:rsid w:val="00AB6F0A"/>
    <w:rsid w:val="00AF4D23"/>
    <w:rsid w:val="00B07627"/>
    <w:rsid w:val="00B14876"/>
    <w:rsid w:val="00B2619E"/>
    <w:rsid w:val="00B40DB7"/>
    <w:rsid w:val="00B4485B"/>
    <w:rsid w:val="00B7248C"/>
    <w:rsid w:val="00B8011D"/>
    <w:rsid w:val="00B82C9B"/>
    <w:rsid w:val="00BA3156"/>
    <w:rsid w:val="00BB1213"/>
    <w:rsid w:val="00BB4725"/>
    <w:rsid w:val="00BC1A94"/>
    <w:rsid w:val="00BC2178"/>
    <w:rsid w:val="00BC39F5"/>
    <w:rsid w:val="00BC54B8"/>
    <w:rsid w:val="00BD20F9"/>
    <w:rsid w:val="00BD5EA1"/>
    <w:rsid w:val="00BE126B"/>
    <w:rsid w:val="00BE6B3D"/>
    <w:rsid w:val="00BF4C67"/>
    <w:rsid w:val="00BF677F"/>
    <w:rsid w:val="00C052CB"/>
    <w:rsid w:val="00C12CBF"/>
    <w:rsid w:val="00C2158A"/>
    <w:rsid w:val="00C31BBE"/>
    <w:rsid w:val="00C340F9"/>
    <w:rsid w:val="00C43923"/>
    <w:rsid w:val="00C54537"/>
    <w:rsid w:val="00C77D46"/>
    <w:rsid w:val="00C833C0"/>
    <w:rsid w:val="00CD5DCD"/>
    <w:rsid w:val="00CD7380"/>
    <w:rsid w:val="00CE155E"/>
    <w:rsid w:val="00D07AAC"/>
    <w:rsid w:val="00D17B88"/>
    <w:rsid w:val="00D47C1C"/>
    <w:rsid w:val="00D63CF9"/>
    <w:rsid w:val="00D73A83"/>
    <w:rsid w:val="00D831EC"/>
    <w:rsid w:val="00D941D4"/>
    <w:rsid w:val="00D97CBF"/>
    <w:rsid w:val="00DA38E8"/>
    <w:rsid w:val="00DA5366"/>
    <w:rsid w:val="00DA6F58"/>
    <w:rsid w:val="00DB0820"/>
    <w:rsid w:val="00DB6E10"/>
    <w:rsid w:val="00DB7706"/>
    <w:rsid w:val="00DC4587"/>
    <w:rsid w:val="00DD0371"/>
    <w:rsid w:val="00DE1B39"/>
    <w:rsid w:val="00E037EF"/>
    <w:rsid w:val="00E05244"/>
    <w:rsid w:val="00E27881"/>
    <w:rsid w:val="00E41E18"/>
    <w:rsid w:val="00E63D40"/>
    <w:rsid w:val="00E729A3"/>
    <w:rsid w:val="00E743C5"/>
    <w:rsid w:val="00E830E9"/>
    <w:rsid w:val="00ED1A0F"/>
    <w:rsid w:val="00ED40FF"/>
    <w:rsid w:val="00EF18E3"/>
    <w:rsid w:val="00EF4685"/>
    <w:rsid w:val="00F072C2"/>
    <w:rsid w:val="00F24035"/>
    <w:rsid w:val="00F241C2"/>
    <w:rsid w:val="00F672B0"/>
    <w:rsid w:val="00F71728"/>
    <w:rsid w:val="00F8071D"/>
    <w:rsid w:val="00F847D9"/>
    <w:rsid w:val="00F952F6"/>
    <w:rsid w:val="00F97469"/>
    <w:rsid w:val="00FA0911"/>
    <w:rsid w:val="00FA29FC"/>
    <w:rsid w:val="00FC0275"/>
    <w:rsid w:val="00FF1B98"/>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208A848"/>
  <w15:chartTrackingRefBased/>
  <w15:docId w15:val="{3D0B785B-B1F6-4DB6-8EFE-A25CABA1C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94425"/>
  </w:style>
  <w:style w:type="paragraph" w:styleId="berschrift1">
    <w:name w:val="heading 1"/>
    <w:basedOn w:val="Standard"/>
    <w:next w:val="Standard"/>
    <w:link w:val="berschrift1Zchn"/>
    <w:uiPriority w:val="9"/>
    <w:qFormat/>
    <w:rsid w:val="0049442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berschrift2">
    <w:name w:val="heading 2"/>
    <w:basedOn w:val="Standard"/>
    <w:next w:val="Standard"/>
    <w:link w:val="berschrift2Zchn"/>
    <w:uiPriority w:val="9"/>
    <w:semiHidden/>
    <w:unhideWhenUsed/>
    <w:qFormat/>
    <w:rsid w:val="0049442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berschrift3">
    <w:name w:val="heading 3"/>
    <w:basedOn w:val="Standard"/>
    <w:next w:val="Standard"/>
    <w:link w:val="berschrift3Zchn"/>
    <w:uiPriority w:val="9"/>
    <w:semiHidden/>
    <w:unhideWhenUsed/>
    <w:qFormat/>
    <w:rsid w:val="0049442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berschrift4">
    <w:name w:val="heading 4"/>
    <w:basedOn w:val="Standard"/>
    <w:next w:val="Standard"/>
    <w:link w:val="berschrift4Zchn"/>
    <w:uiPriority w:val="9"/>
    <w:semiHidden/>
    <w:unhideWhenUsed/>
    <w:qFormat/>
    <w:rsid w:val="0049442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berschrift5">
    <w:name w:val="heading 5"/>
    <w:basedOn w:val="Standard"/>
    <w:next w:val="Standard"/>
    <w:link w:val="berschrift5Zchn"/>
    <w:uiPriority w:val="9"/>
    <w:semiHidden/>
    <w:unhideWhenUsed/>
    <w:qFormat/>
    <w:rsid w:val="0049442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berschrift6">
    <w:name w:val="heading 6"/>
    <w:basedOn w:val="Standard"/>
    <w:next w:val="Standard"/>
    <w:link w:val="berschrift6Zchn"/>
    <w:uiPriority w:val="9"/>
    <w:semiHidden/>
    <w:unhideWhenUsed/>
    <w:qFormat/>
    <w:rsid w:val="0049442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berschrift7">
    <w:name w:val="heading 7"/>
    <w:basedOn w:val="Standard"/>
    <w:next w:val="Standard"/>
    <w:link w:val="berschrift7Zchn"/>
    <w:uiPriority w:val="9"/>
    <w:semiHidden/>
    <w:unhideWhenUsed/>
    <w:qFormat/>
    <w:rsid w:val="0049442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berschrift8">
    <w:name w:val="heading 8"/>
    <w:basedOn w:val="Standard"/>
    <w:next w:val="Standard"/>
    <w:link w:val="berschrift8Zchn"/>
    <w:uiPriority w:val="9"/>
    <w:semiHidden/>
    <w:unhideWhenUsed/>
    <w:qFormat/>
    <w:rsid w:val="0049442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berschrift9">
    <w:name w:val="heading 9"/>
    <w:basedOn w:val="Standard"/>
    <w:next w:val="Standard"/>
    <w:link w:val="berschrift9Zchn"/>
    <w:uiPriority w:val="9"/>
    <w:semiHidden/>
    <w:unhideWhenUsed/>
    <w:qFormat/>
    <w:rsid w:val="0049442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B0762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07627"/>
  </w:style>
  <w:style w:type="paragraph" w:styleId="Fuzeile">
    <w:name w:val="footer"/>
    <w:basedOn w:val="Standard"/>
    <w:link w:val="FuzeileZchn"/>
    <w:uiPriority w:val="99"/>
    <w:unhideWhenUsed/>
    <w:rsid w:val="00B0762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07627"/>
  </w:style>
  <w:style w:type="character" w:customStyle="1" w:styleId="mi">
    <w:name w:val="mi"/>
    <w:basedOn w:val="Absatz-Standardschriftart"/>
    <w:rsid w:val="00B4485B"/>
  </w:style>
  <w:style w:type="character" w:customStyle="1" w:styleId="mo">
    <w:name w:val="mo"/>
    <w:basedOn w:val="Absatz-Standardschriftart"/>
    <w:rsid w:val="00B4485B"/>
  </w:style>
  <w:style w:type="character" w:customStyle="1" w:styleId="mn">
    <w:name w:val="mn"/>
    <w:basedOn w:val="Absatz-Standardschriftart"/>
    <w:rsid w:val="00B4485B"/>
  </w:style>
  <w:style w:type="character" w:customStyle="1" w:styleId="berschrift1Zchn">
    <w:name w:val="Überschrift 1 Zchn"/>
    <w:basedOn w:val="Absatz-Standardschriftart"/>
    <w:link w:val="berschrift1"/>
    <w:uiPriority w:val="9"/>
    <w:rsid w:val="00494425"/>
    <w:rPr>
      <w:rFonts w:asciiTheme="majorHAnsi" w:eastAsiaTheme="majorEastAsia" w:hAnsiTheme="majorHAnsi" w:cstheme="majorBidi"/>
      <w:color w:val="1F3864" w:themeColor="accent1" w:themeShade="80"/>
      <w:sz w:val="36"/>
      <w:szCs w:val="36"/>
    </w:rPr>
  </w:style>
  <w:style w:type="paragraph" w:styleId="Inhaltsverzeichnisberschrift">
    <w:name w:val="TOC Heading"/>
    <w:basedOn w:val="berschrift1"/>
    <w:next w:val="Standard"/>
    <w:uiPriority w:val="39"/>
    <w:unhideWhenUsed/>
    <w:qFormat/>
    <w:rsid w:val="00494425"/>
    <w:pPr>
      <w:outlineLvl w:val="9"/>
    </w:pPr>
  </w:style>
  <w:style w:type="character" w:customStyle="1" w:styleId="berschrift2Zchn">
    <w:name w:val="Überschrift 2 Zchn"/>
    <w:basedOn w:val="Absatz-Standardschriftart"/>
    <w:link w:val="berschrift2"/>
    <w:uiPriority w:val="9"/>
    <w:semiHidden/>
    <w:rsid w:val="00494425"/>
    <w:rPr>
      <w:rFonts w:asciiTheme="majorHAnsi" w:eastAsiaTheme="majorEastAsia" w:hAnsiTheme="majorHAnsi" w:cstheme="majorBidi"/>
      <w:color w:val="2F5496" w:themeColor="accent1" w:themeShade="BF"/>
      <w:sz w:val="32"/>
      <w:szCs w:val="32"/>
    </w:rPr>
  </w:style>
  <w:style w:type="character" w:customStyle="1" w:styleId="berschrift3Zchn">
    <w:name w:val="Überschrift 3 Zchn"/>
    <w:basedOn w:val="Absatz-Standardschriftart"/>
    <w:link w:val="berschrift3"/>
    <w:uiPriority w:val="9"/>
    <w:semiHidden/>
    <w:rsid w:val="00494425"/>
    <w:rPr>
      <w:rFonts w:asciiTheme="majorHAnsi" w:eastAsiaTheme="majorEastAsia" w:hAnsiTheme="majorHAnsi" w:cstheme="majorBidi"/>
      <w:color w:val="2F5496" w:themeColor="accent1" w:themeShade="BF"/>
      <w:sz w:val="28"/>
      <w:szCs w:val="28"/>
    </w:rPr>
  </w:style>
  <w:style w:type="character" w:customStyle="1" w:styleId="berschrift4Zchn">
    <w:name w:val="Überschrift 4 Zchn"/>
    <w:basedOn w:val="Absatz-Standardschriftart"/>
    <w:link w:val="berschrift4"/>
    <w:uiPriority w:val="9"/>
    <w:semiHidden/>
    <w:rsid w:val="00494425"/>
    <w:rPr>
      <w:rFonts w:asciiTheme="majorHAnsi" w:eastAsiaTheme="majorEastAsia" w:hAnsiTheme="majorHAnsi" w:cstheme="majorBidi"/>
      <w:color w:val="2F5496" w:themeColor="accent1" w:themeShade="BF"/>
      <w:sz w:val="24"/>
      <w:szCs w:val="24"/>
    </w:rPr>
  </w:style>
  <w:style w:type="character" w:customStyle="1" w:styleId="berschrift5Zchn">
    <w:name w:val="Überschrift 5 Zchn"/>
    <w:basedOn w:val="Absatz-Standardschriftart"/>
    <w:link w:val="berschrift5"/>
    <w:uiPriority w:val="9"/>
    <w:semiHidden/>
    <w:rsid w:val="00494425"/>
    <w:rPr>
      <w:rFonts w:asciiTheme="majorHAnsi" w:eastAsiaTheme="majorEastAsia" w:hAnsiTheme="majorHAnsi" w:cstheme="majorBidi"/>
      <w:caps/>
      <w:color w:val="2F5496" w:themeColor="accent1" w:themeShade="BF"/>
    </w:rPr>
  </w:style>
  <w:style w:type="character" w:customStyle="1" w:styleId="berschrift6Zchn">
    <w:name w:val="Überschrift 6 Zchn"/>
    <w:basedOn w:val="Absatz-Standardschriftart"/>
    <w:link w:val="berschrift6"/>
    <w:uiPriority w:val="9"/>
    <w:semiHidden/>
    <w:rsid w:val="00494425"/>
    <w:rPr>
      <w:rFonts w:asciiTheme="majorHAnsi" w:eastAsiaTheme="majorEastAsia" w:hAnsiTheme="majorHAnsi" w:cstheme="majorBidi"/>
      <w:i/>
      <w:iCs/>
      <w:caps/>
      <w:color w:val="1F3864" w:themeColor="accent1" w:themeShade="80"/>
    </w:rPr>
  </w:style>
  <w:style w:type="character" w:customStyle="1" w:styleId="berschrift7Zchn">
    <w:name w:val="Überschrift 7 Zchn"/>
    <w:basedOn w:val="Absatz-Standardschriftart"/>
    <w:link w:val="berschrift7"/>
    <w:uiPriority w:val="9"/>
    <w:semiHidden/>
    <w:rsid w:val="00494425"/>
    <w:rPr>
      <w:rFonts w:asciiTheme="majorHAnsi" w:eastAsiaTheme="majorEastAsia" w:hAnsiTheme="majorHAnsi" w:cstheme="majorBidi"/>
      <w:b/>
      <w:bCs/>
      <w:color w:val="1F3864" w:themeColor="accent1" w:themeShade="80"/>
    </w:rPr>
  </w:style>
  <w:style w:type="character" w:customStyle="1" w:styleId="berschrift8Zchn">
    <w:name w:val="Überschrift 8 Zchn"/>
    <w:basedOn w:val="Absatz-Standardschriftart"/>
    <w:link w:val="berschrift8"/>
    <w:uiPriority w:val="9"/>
    <w:semiHidden/>
    <w:rsid w:val="00494425"/>
    <w:rPr>
      <w:rFonts w:asciiTheme="majorHAnsi" w:eastAsiaTheme="majorEastAsia" w:hAnsiTheme="majorHAnsi" w:cstheme="majorBidi"/>
      <w:b/>
      <w:bCs/>
      <w:i/>
      <w:iCs/>
      <w:color w:val="1F3864" w:themeColor="accent1" w:themeShade="80"/>
    </w:rPr>
  </w:style>
  <w:style w:type="character" w:customStyle="1" w:styleId="berschrift9Zchn">
    <w:name w:val="Überschrift 9 Zchn"/>
    <w:basedOn w:val="Absatz-Standardschriftart"/>
    <w:link w:val="berschrift9"/>
    <w:uiPriority w:val="9"/>
    <w:semiHidden/>
    <w:rsid w:val="00494425"/>
    <w:rPr>
      <w:rFonts w:asciiTheme="majorHAnsi" w:eastAsiaTheme="majorEastAsia" w:hAnsiTheme="majorHAnsi" w:cstheme="majorBidi"/>
      <w:i/>
      <w:iCs/>
      <w:color w:val="1F3864" w:themeColor="accent1" w:themeShade="80"/>
    </w:rPr>
  </w:style>
  <w:style w:type="paragraph" w:styleId="Beschriftung">
    <w:name w:val="caption"/>
    <w:basedOn w:val="Standard"/>
    <w:next w:val="Standard"/>
    <w:uiPriority w:val="35"/>
    <w:semiHidden/>
    <w:unhideWhenUsed/>
    <w:qFormat/>
    <w:rsid w:val="00494425"/>
    <w:pPr>
      <w:spacing w:line="240" w:lineRule="auto"/>
    </w:pPr>
    <w:rPr>
      <w:b/>
      <w:bCs/>
      <w:smallCaps/>
      <w:color w:val="44546A" w:themeColor="text2"/>
    </w:rPr>
  </w:style>
  <w:style w:type="paragraph" w:styleId="Titel">
    <w:name w:val="Title"/>
    <w:basedOn w:val="Standard"/>
    <w:next w:val="Standard"/>
    <w:link w:val="TitelZchn"/>
    <w:uiPriority w:val="10"/>
    <w:qFormat/>
    <w:rsid w:val="0049442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elZchn">
    <w:name w:val="Titel Zchn"/>
    <w:basedOn w:val="Absatz-Standardschriftart"/>
    <w:link w:val="Titel"/>
    <w:uiPriority w:val="10"/>
    <w:rsid w:val="00494425"/>
    <w:rPr>
      <w:rFonts w:asciiTheme="majorHAnsi" w:eastAsiaTheme="majorEastAsia" w:hAnsiTheme="majorHAnsi" w:cstheme="majorBidi"/>
      <w:caps/>
      <w:color w:val="44546A" w:themeColor="text2"/>
      <w:spacing w:val="-15"/>
      <w:sz w:val="72"/>
      <w:szCs w:val="72"/>
    </w:rPr>
  </w:style>
  <w:style w:type="paragraph" w:styleId="Untertitel">
    <w:name w:val="Subtitle"/>
    <w:basedOn w:val="Standard"/>
    <w:next w:val="Standard"/>
    <w:link w:val="UntertitelZchn"/>
    <w:uiPriority w:val="11"/>
    <w:qFormat/>
    <w:rsid w:val="0049442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UntertitelZchn">
    <w:name w:val="Untertitel Zchn"/>
    <w:basedOn w:val="Absatz-Standardschriftart"/>
    <w:link w:val="Untertitel"/>
    <w:uiPriority w:val="11"/>
    <w:rsid w:val="00494425"/>
    <w:rPr>
      <w:rFonts w:asciiTheme="majorHAnsi" w:eastAsiaTheme="majorEastAsia" w:hAnsiTheme="majorHAnsi" w:cstheme="majorBidi"/>
      <w:color w:val="4472C4" w:themeColor="accent1"/>
      <w:sz w:val="28"/>
      <w:szCs w:val="28"/>
    </w:rPr>
  </w:style>
  <w:style w:type="character" w:styleId="Fett">
    <w:name w:val="Strong"/>
    <w:basedOn w:val="Absatz-Standardschriftart"/>
    <w:uiPriority w:val="22"/>
    <w:qFormat/>
    <w:rsid w:val="00494425"/>
    <w:rPr>
      <w:b/>
      <w:bCs/>
    </w:rPr>
  </w:style>
  <w:style w:type="character" w:styleId="Hervorhebung">
    <w:name w:val="Emphasis"/>
    <w:basedOn w:val="Absatz-Standardschriftart"/>
    <w:uiPriority w:val="20"/>
    <w:qFormat/>
    <w:rsid w:val="00494425"/>
    <w:rPr>
      <w:i/>
      <w:iCs/>
    </w:rPr>
  </w:style>
  <w:style w:type="paragraph" w:styleId="KeinLeerraum">
    <w:name w:val="No Spacing"/>
    <w:uiPriority w:val="1"/>
    <w:qFormat/>
    <w:rsid w:val="00494425"/>
    <w:pPr>
      <w:spacing w:after="0" w:line="240" w:lineRule="auto"/>
    </w:pPr>
  </w:style>
  <w:style w:type="paragraph" w:styleId="Zitat">
    <w:name w:val="Quote"/>
    <w:basedOn w:val="Standard"/>
    <w:next w:val="Standard"/>
    <w:link w:val="ZitatZchn"/>
    <w:uiPriority w:val="29"/>
    <w:qFormat/>
    <w:rsid w:val="00494425"/>
    <w:pPr>
      <w:spacing w:before="120" w:after="120"/>
      <w:ind w:left="720"/>
    </w:pPr>
    <w:rPr>
      <w:color w:val="44546A" w:themeColor="text2"/>
      <w:sz w:val="24"/>
      <w:szCs w:val="24"/>
    </w:rPr>
  </w:style>
  <w:style w:type="character" w:customStyle="1" w:styleId="ZitatZchn">
    <w:name w:val="Zitat Zchn"/>
    <w:basedOn w:val="Absatz-Standardschriftart"/>
    <w:link w:val="Zitat"/>
    <w:uiPriority w:val="29"/>
    <w:rsid w:val="00494425"/>
    <w:rPr>
      <w:color w:val="44546A" w:themeColor="text2"/>
      <w:sz w:val="24"/>
      <w:szCs w:val="24"/>
    </w:rPr>
  </w:style>
  <w:style w:type="paragraph" w:styleId="IntensivesZitat">
    <w:name w:val="Intense Quote"/>
    <w:basedOn w:val="Standard"/>
    <w:next w:val="Standard"/>
    <w:link w:val="IntensivesZitatZchn"/>
    <w:uiPriority w:val="30"/>
    <w:qFormat/>
    <w:rsid w:val="0049442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ivesZitatZchn">
    <w:name w:val="Intensives Zitat Zchn"/>
    <w:basedOn w:val="Absatz-Standardschriftart"/>
    <w:link w:val="IntensivesZitat"/>
    <w:uiPriority w:val="30"/>
    <w:rsid w:val="00494425"/>
    <w:rPr>
      <w:rFonts w:asciiTheme="majorHAnsi" w:eastAsiaTheme="majorEastAsia" w:hAnsiTheme="majorHAnsi" w:cstheme="majorBidi"/>
      <w:color w:val="44546A" w:themeColor="text2"/>
      <w:spacing w:val="-6"/>
      <w:sz w:val="32"/>
      <w:szCs w:val="32"/>
    </w:rPr>
  </w:style>
  <w:style w:type="character" w:styleId="SchwacheHervorhebung">
    <w:name w:val="Subtle Emphasis"/>
    <w:basedOn w:val="Absatz-Standardschriftart"/>
    <w:uiPriority w:val="19"/>
    <w:qFormat/>
    <w:rsid w:val="00494425"/>
    <w:rPr>
      <w:i/>
      <w:iCs/>
      <w:color w:val="595959" w:themeColor="text1" w:themeTint="A6"/>
    </w:rPr>
  </w:style>
  <w:style w:type="character" w:styleId="IntensiveHervorhebung">
    <w:name w:val="Intense Emphasis"/>
    <w:basedOn w:val="Absatz-Standardschriftart"/>
    <w:uiPriority w:val="21"/>
    <w:qFormat/>
    <w:rsid w:val="00494425"/>
    <w:rPr>
      <w:b/>
      <w:bCs/>
      <w:i/>
      <w:iCs/>
    </w:rPr>
  </w:style>
  <w:style w:type="character" w:styleId="SchwacherVerweis">
    <w:name w:val="Subtle Reference"/>
    <w:basedOn w:val="Absatz-Standardschriftart"/>
    <w:uiPriority w:val="31"/>
    <w:qFormat/>
    <w:rsid w:val="00494425"/>
    <w:rPr>
      <w:smallCaps/>
      <w:color w:val="595959" w:themeColor="text1" w:themeTint="A6"/>
      <w:u w:val="none" w:color="7F7F7F" w:themeColor="text1" w:themeTint="80"/>
      <w:bdr w:val="none" w:sz="0" w:space="0" w:color="auto"/>
    </w:rPr>
  </w:style>
  <w:style w:type="character" w:styleId="IntensiverVerweis">
    <w:name w:val="Intense Reference"/>
    <w:basedOn w:val="Absatz-Standardschriftart"/>
    <w:uiPriority w:val="32"/>
    <w:qFormat/>
    <w:rsid w:val="00494425"/>
    <w:rPr>
      <w:b/>
      <w:bCs/>
      <w:smallCaps/>
      <w:color w:val="44546A" w:themeColor="text2"/>
      <w:u w:val="single"/>
    </w:rPr>
  </w:style>
  <w:style w:type="character" w:styleId="Buchtitel">
    <w:name w:val="Book Title"/>
    <w:basedOn w:val="Absatz-Standardschriftart"/>
    <w:uiPriority w:val="33"/>
    <w:qFormat/>
    <w:rsid w:val="00494425"/>
    <w:rPr>
      <w:b/>
      <w:bCs/>
      <w:smallCaps/>
      <w:spacing w:val="10"/>
    </w:rPr>
  </w:style>
  <w:style w:type="paragraph" w:styleId="Verzeichnis1">
    <w:name w:val="toc 1"/>
    <w:basedOn w:val="Standard"/>
    <w:next w:val="Standard"/>
    <w:autoRedefine/>
    <w:uiPriority w:val="39"/>
    <w:unhideWhenUsed/>
    <w:rsid w:val="00494425"/>
    <w:pPr>
      <w:spacing w:after="100"/>
    </w:pPr>
  </w:style>
  <w:style w:type="character" w:styleId="Hyperlink">
    <w:name w:val="Hyperlink"/>
    <w:basedOn w:val="Absatz-Standardschriftart"/>
    <w:uiPriority w:val="99"/>
    <w:unhideWhenUsed/>
    <w:rsid w:val="00494425"/>
    <w:rPr>
      <w:color w:val="0563C1" w:themeColor="hyperlink"/>
      <w:u w:val="single"/>
    </w:rPr>
  </w:style>
  <w:style w:type="paragraph" w:styleId="StandardWeb">
    <w:name w:val="Normal (Web)"/>
    <w:basedOn w:val="Standard"/>
    <w:uiPriority w:val="99"/>
    <w:unhideWhenUsed/>
    <w:rsid w:val="00494425"/>
    <w:pPr>
      <w:spacing w:before="100" w:beforeAutospacing="1" w:after="100" w:afterAutospacing="1" w:line="240" w:lineRule="auto"/>
    </w:pPr>
    <w:rPr>
      <w:rFonts w:ascii="Times New Roman" w:eastAsia="Times New Roman" w:hAnsi="Times New Roman" w:cs="Times New Roman"/>
      <w:sz w:val="24"/>
      <w:szCs w:val="24"/>
      <w:lang w:eastAsia="de-CH"/>
    </w:rPr>
  </w:style>
  <w:style w:type="paragraph" w:styleId="Listenabsatz">
    <w:name w:val="List Paragraph"/>
    <w:basedOn w:val="Standard"/>
    <w:uiPriority w:val="34"/>
    <w:qFormat/>
    <w:rsid w:val="00467DB8"/>
    <w:pPr>
      <w:ind w:left="720"/>
      <w:contextualSpacing/>
    </w:pPr>
  </w:style>
  <w:style w:type="paragraph" w:styleId="berarbeitung">
    <w:name w:val="Revision"/>
    <w:hidden/>
    <w:uiPriority w:val="99"/>
    <w:semiHidden/>
    <w:rsid w:val="006D636F"/>
    <w:pPr>
      <w:spacing w:after="0" w:line="240" w:lineRule="auto"/>
    </w:pPr>
  </w:style>
  <w:style w:type="paragraph" w:styleId="Literaturverzeichnis">
    <w:name w:val="Bibliography"/>
    <w:basedOn w:val="Standard"/>
    <w:next w:val="Standard"/>
    <w:uiPriority w:val="37"/>
    <w:unhideWhenUsed/>
    <w:rsid w:val="003019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04029">
      <w:bodyDiv w:val="1"/>
      <w:marLeft w:val="0"/>
      <w:marRight w:val="0"/>
      <w:marTop w:val="0"/>
      <w:marBottom w:val="0"/>
      <w:divBdr>
        <w:top w:val="none" w:sz="0" w:space="0" w:color="auto"/>
        <w:left w:val="none" w:sz="0" w:space="0" w:color="auto"/>
        <w:bottom w:val="none" w:sz="0" w:space="0" w:color="auto"/>
        <w:right w:val="none" w:sz="0" w:space="0" w:color="auto"/>
      </w:divBdr>
    </w:div>
    <w:div w:id="89816903">
      <w:bodyDiv w:val="1"/>
      <w:marLeft w:val="0"/>
      <w:marRight w:val="0"/>
      <w:marTop w:val="0"/>
      <w:marBottom w:val="0"/>
      <w:divBdr>
        <w:top w:val="none" w:sz="0" w:space="0" w:color="auto"/>
        <w:left w:val="none" w:sz="0" w:space="0" w:color="auto"/>
        <w:bottom w:val="none" w:sz="0" w:space="0" w:color="auto"/>
        <w:right w:val="none" w:sz="0" w:space="0" w:color="auto"/>
      </w:divBdr>
    </w:div>
    <w:div w:id="275256887">
      <w:bodyDiv w:val="1"/>
      <w:marLeft w:val="0"/>
      <w:marRight w:val="0"/>
      <w:marTop w:val="0"/>
      <w:marBottom w:val="0"/>
      <w:divBdr>
        <w:top w:val="none" w:sz="0" w:space="0" w:color="auto"/>
        <w:left w:val="none" w:sz="0" w:space="0" w:color="auto"/>
        <w:bottom w:val="none" w:sz="0" w:space="0" w:color="auto"/>
        <w:right w:val="none" w:sz="0" w:space="0" w:color="auto"/>
      </w:divBdr>
    </w:div>
    <w:div w:id="338695913">
      <w:bodyDiv w:val="1"/>
      <w:marLeft w:val="0"/>
      <w:marRight w:val="0"/>
      <w:marTop w:val="0"/>
      <w:marBottom w:val="0"/>
      <w:divBdr>
        <w:top w:val="none" w:sz="0" w:space="0" w:color="auto"/>
        <w:left w:val="none" w:sz="0" w:space="0" w:color="auto"/>
        <w:bottom w:val="none" w:sz="0" w:space="0" w:color="auto"/>
        <w:right w:val="none" w:sz="0" w:space="0" w:color="auto"/>
      </w:divBdr>
    </w:div>
    <w:div w:id="376201379">
      <w:bodyDiv w:val="1"/>
      <w:marLeft w:val="0"/>
      <w:marRight w:val="0"/>
      <w:marTop w:val="0"/>
      <w:marBottom w:val="0"/>
      <w:divBdr>
        <w:top w:val="none" w:sz="0" w:space="0" w:color="auto"/>
        <w:left w:val="none" w:sz="0" w:space="0" w:color="auto"/>
        <w:bottom w:val="none" w:sz="0" w:space="0" w:color="auto"/>
        <w:right w:val="none" w:sz="0" w:space="0" w:color="auto"/>
      </w:divBdr>
    </w:div>
    <w:div w:id="520431623">
      <w:bodyDiv w:val="1"/>
      <w:marLeft w:val="0"/>
      <w:marRight w:val="0"/>
      <w:marTop w:val="0"/>
      <w:marBottom w:val="0"/>
      <w:divBdr>
        <w:top w:val="none" w:sz="0" w:space="0" w:color="auto"/>
        <w:left w:val="none" w:sz="0" w:space="0" w:color="auto"/>
        <w:bottom w:val="none" w:sz="0" w:space="0" w:color="auto"/>
        <w:right w:val="none" w:sz="0" w:space="0" w:color="auto"/>
      </w:divBdr>
    </w:div>
    <w:div w:id="566770387">
      <w:bodyDiv w:val="1"/>
      <w:marLeft w:val="0"/>
      <w:marRight w:val="0"/>
      <w:marTop w:val="0"/>
      <w:marBottom w:val="0"/>
      <w:divBdr>
        <w:top w:val="none" w:sz="0" w:space="0" w:color="auto"/>
        <w:left w:val="none" w:sz="0" w:space="0" w:color="auto"/>
        <w:bottom w:val="none" w:sz="0" w:space="0" w:color="auto"/>
        <w:right w:val="none" w:sz="0" w:space="0" w:color="auto"/>
      </w:divBdr>
    </w:div>
    <w:div w:id="1101878715">
      <w:bodyDiv w:val="1"/>
      <w:marLeft w:val="0"/>
      <w:marRight w:val="0"/>
      <w:marTop w:val="0"/>
      <w:marBottom w:val="0"/>
      <w:divBdr>
        <w:top w:val="none" w:sz="0" w:space="0" w:color="auto"/>
        <w:left w:val="none" w:sz="0" w:space="0" w:color="auto"/>
        <w:bottom w:val="none" w:sz="0" w:space="0" w:color="auto"/>
        <w:right w:val="none" w:sz="0" w:space="0" w:color="auto"/>
      </w:divBdr>
    </w:div>
    <w:div w:id="1473910141">
      <w:bodyDiv w:val="1"/>
      <w:marLeft w:val="0"/>
      <w:marRight w:val="0"/>
      <w:marTop w:val="0"/>
      <w:marBottom w:val="0"/>
      <w:divBdr>
        <w:top w:val="none" w:sz="0" w:space="0" w:color="auto"/>
        <w:left w:val="none" w:sz="0" w:space="0" w:color="auto"/>
        <w:bottom w:val="none" w:sz="0" w:space="0" w:color="auto"/>
        <w:right w:val="none" w:sz="0" w:space="0" w:color="auto"/>
      </w:divBdr>
    </w:div>
    <w:div w:id="1588269417">
      <w:bodyDiv w:val="1"/>
      <w:marLeft w:val="0"/>
      <w:marRight w:val="0"/>
      <w:marTop w:val="0"/>
      <w:marBottom w:val="0"/>
      <w:divBdr>
        <w:top w:val="none" w:sz="0" w:space="0" w:color="auto"/>
        <w:left w:val="none" w:sz="0" w:space="0" w:color="auto"/>
        <w:bottom w:val="none" w:sz="0" w:space="0" w:color="auto"/>
        <w:right w:val="none" w:sz="0" w:space="0" w:color="auto"/>
      </w:divBdr>
    </w:div>
    <w:div w:id="1981763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www.blick.ch/schweiz/westschweiz/schafe-lockern-felsbrocken-josef-ittig-72-aus-agarn-vs-fuerchtet-um-sein-haus-die-gemeinde-laesst-mich-einfach-im-stich-id17001464.html"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www.youtube.com/watch?v=o-oVXYkBwgw" TargetMode="External"/><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5.jpg"/></Relationships>
</file>

<file path=word/_rels/header2.xml.rels><?xml version="1.0" encoding="UTF-8" standalone="yes"?>
<Relationships xmlns="http://schemas.openxmlformats.org/package/2006/relationships"><Relationship Id="rId1" Type="http://schemas.openxmlformats.org/officeDocument/2006/relationships/image" Target="media/image15.jp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er19</b:Tag>
    <b:SourceType>Report</b:SourceType>
    <b:Guid>{484552EB-35E9-46E2-9F66-342DAEEAA7FD}</b:Guid>
    <b:Author>
      <b:Author>
        <b:NameList>
          <b:Person>
            <b:Last>Gerber</b:Last>
            <b:First>Werner</b:First>
          </b:Person>
        </b:NameList>
      </b:Author>
    </b:Author>
    <b:Title>Naturgefahr Steinschlag- Erfahrungen und Erkenntnisse</b:Title>
    <b:Year>2019</b:Year>
    <b:Publisher>WSL Berichte</b:Publisher>
    <b:RefOrder>1</b:RefOrder>
  </b:Source>
</b:Sources>
</file>

<file path=customXml/itemProps1.xml><?xml version="1.0" encoding="utf-8"?>
<ds:datastoreItem xmlns:ds="http://schemas.openxmlformats.org/officeDocument/2006/customXml" ds:itemID="{5D2AD7A4-88DA-40C6-9585-336D54F0EB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584</Words>
  <Characters>9985</Characters>
  <Application>Microsoft Office Word</Application>
  <DocSecurity>0</DocSecurity>
  <Lines>83</Lines>
  <Paragraphs>2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batón Julia (s)</dc:creator>
  <cp:keywords/>
  <dc:description/>
  <cp:lastModifiedBy>Julia Lobatón (s)</cp:lastModifiedBy>
  <cp:revision>230</cp:revision>
  <dcterms:created xsi:type="dcterms:W3CDTF">2021-12-09T08:53:00Z</dcterms:created>
  <dcterms:modified xsi:type="dcterms:W3CDTF">2021-12-17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wncwgCq"/&gt;&lt;style id="http://www.zotero.org/styles/apa" locale="de-DE"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